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7522" w:rsidRPr="00241C8C" w:rsidRDefault="00237522" w:rsidP="00237522">
      <w:pPr>
        <w:jc w:val="center"/>
        <w:rPr>
          <w:rFonts w:cs="Times New Roman"/>
        </w:rPr>
      </w:pPr>
      <w:r w:rsidRPr="00241C8C">
        <w:rPr>
          <w:rFonts w:cs="Times New Roman"/>
        </w:rPr>
        <w:t>DAFTAR PUSTAKA</w:t>
      </w:r>
    </w:p>
    <w:p w:rsidR="00237522" w:rsidRPr="00CE1596" w:rsidRDefault="00237522" w:rsidP="00237522">
      <w:pPr>
        <w:spacing w:line="480" w:lineRule="auto"/>
        <w:rPr>
          <w:rFonts w:cs="Times New Roman"/>
          <w:b/>
        </w:rPr>
      </w:pPr>
      <w:r w:rsidRPr="00241C8C">
        <w:rPr>
          <w:rFonts w:cs="Times New Roman"/>
          <w:b/>
        </w:rPr>
        <w:t>Jurnal dan Skripsi</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Pr>
          <w:rFonts w:cs="Times New Roman"/>
          <w:lang w:val="en-US"/>
        </w:rPr>
        <w:fldChar w:fldCharType="begin" w:fldLock="1"/>
      </w:r>
      <w:r>
        <w:rPr>
          <w:rFonts w:cs="Times New Roman"/>
          <w:lang w:val="en-US"/>
        </w:rPr>
        <w:instrText xml:space="preserve">ADDIN Mendeley Bibliography CSL_BIBLIOGRAPHY </w:instrText>
      </w:r>
      <w:r>
        <w:rPr>
          <w:rFonts w:cs="Times New Roman"/>
          <w:lang w:val="en-US"/>
        </w:rPr>
        <w:fldChar w:fldCharType="separate"/>
      </w:r>
      <w:r w:rsidRPr="00CE1596">
        <w:rPr>
          <w:rFonts w:cs="Times New Roman"/>
          <w:noProof/>
          <w:szCs w:val="24"/>
        </w:rPr>
        <w:t xml:space="preserve">Arsydani, N., &amp; Wijaya, S. H. B. (2015). Journalism di Facebook (Studi Kualitatif Mengenai Penerapan Citizen Journalism di Grup Facebook “Berita Kebumen”). </w:t>
      </w:r>
      <w:r w:rsidRPr="00CE1596">
        <w:rPr>
          <w:rFonts w:cs="Times New Roman"/>
          <w:i/>
          <w:iCs/>
          <w:noProof/>
          <w:szCs w:val="24"/>
        </w:rPr>
        <w:t>Jurnal Komunikasi Massa</w:t>
      </w:r>
      <w:r w:rsidRPr="00CE1596">
        <w:rPr>
          <w:rFonts w:cs="Times New Roman"/>
          <w:noProof/>
          <w:szCs w:val="24"/>
        </w:rPr>
        <w:t xml:space="preserve">, </w:t>
      </w:r>
      <w:r w:rsidRPr="00CE1596">
        <w:rPr>
          <w:rFonts w:cs="Times New Roman"/>
          <w:i/>
          <w:iCs/>
          <w:noProof/>
          <w:szCs w:val="24"/>
        </w:rPr>
        <w:t>1</w:t>
      </w:r>
      <w:r w:rsidRPr="00CE1596">
        <w:rPr>
          <w:rFonts w:cs="Times New Roman"/>
          <w:noProof/>
          <w:szCs w:val="24"/>
        </w:rPr>
        <w:t>, 1–18.</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Atul Insaroh, F. K., &amp; Rohayati, R. (2022). Partisipasi Citizen Journalism Di Media Online Tribun Pekanbaru. </w:t>
      </w:r>
      <w:r w:rsidRPr="00CE1596">
        <w:rPr>
          <w:rFonts w:cs="Times New Roman"/>
          <w:i/>
          <w:iCs/>
          <w:noProof/>
          <w:szCs w:val="24"/>
        </w:rPr>
        <w:t>Jurnal Riset Mahasiswa Dakwah Dan Komunikasi</w:t>
      </w:r>
      <w:r w:rsidRPr="00CE1596">
        <w:rPr>
          <w:rFonts w:cs="Times New Roman"/>
          <w:noProof/>
          <w:szCs w:val="24"/>
        </w:rPr>
        <w:t xml:space="preserve">, </w:t>
      </w:r>
      <w:r w:rsidRPr="00CE1596">
        <w:rPr>
          <w:rFonts w:cs="Times New Roman"/>
          <w:i/>
          <w:iCs/>
          <w:noProof/>
          <w:szCs w:val="24"/>
        </w:rPr>
        <w:t>3</w:t>
      </w:r>
      <w:r w:rsidRPr="00CE1596">
        <w:rPr>
          <w:rFonts w:cs="Times New Roman"/>
          <w:noProof/>
          <w:szCs w:val="24"/>
        </w:rPr>
        <w:t>(5), 278. https://doi.org/10.24014/jrmdk.v3i5.10360</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Hasanah, H. (2017). TEKNIK-TEKNIK OBSERVASI (Sebuah Alternatif Metode Pengumpulan Data Kualitatif Ilmu-ilmu Sosial). </w:t>
      </w:r>
      <w:r w:rsidRPr="00CE1596">
        <w:rPr>
          <w:rFonts w:cs="Times New Roman"/>
          <w:i/>
          <w:iCs/>
          <w:noProof/>
          <w:szCs w:val="24"/>
        </w:rPr>
        <w:t>At-Taqaddum</w:t>
      </w:r>
      <w:r w:rsidRPr="00CE1596">
        <w:rPr>
          <w:rFonts w:cs="Times New Roman"/>
          <w:noProof/>
          <w:szCs w:val="24"/>
        </w:rPr>
        <w:t xml:space="preserve">, </w:t>
      </w:r>
      <w:r w:rsidRPr="00CE1596">
        <w:rPr>
          <w:rFonts w:cs="Times New Roman"/>
          <w:i/>
          <w:iCs/>
          <w:noProof/>
          <w:szCs w:val="24"/>
        </w:rPr>
        <w:t>8</w:t>
      </w:r>
      <w:r w:rsidRPr="00CE1596">
        <w:rPr>
          <w:rFonts w:cs="Times New Roman"/>
          <w:noProof/>
          <w:szCs w:val="24"/>
        </w:rPr>
        <w:t>(1), 21. https://doi.org/10.21580/at.v8i1.1163</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Heryana, A., &amp; Unggul, U. E. (2018). Informan Dan Pemilihan Informan Dalam Penelitian Kualitatif. </w:t>
      </w:r>
      <w:r w:rsidRPr="00CE1596">
        <w:rPr>
          <w:rFonts w:cs="Times New Roman"/>
          <w:i/>
          <w:iCs/>
          <w:noProof/>
          <w:szCs w:val="24"/>
        </w:rPr>
        <w:t>Sistem Informasi Akuntansi: Esensi Dan Aplikasi</w:t>
      </w:r>
      <w:r w:rsidRPr="00CE1596">
        <w:rPr>
          <w:rFonts w:cs="Times New Roman"/>
          <w:noProof/>
          <w:szCs w:val="24"/>
        </w:rPr>
        <w:t xml:space="preserve">, </w:t>
      </w:r>
      <w:r w:rsidRPr="00CE1596">
        <w:rPr>
          <w:rFonts w:cs="Times New Roman"/>
          <w:i/>
          <w:iCs/>
          <w:noProof/>
          <w:szCs w:val="24"/>
        </w:rPr>
        <w:t>December</w:t>
      </w:r>
      <w:r w:rsidRPr="00CE1596">
        <w:rPr>
          <w:rFonts w:cs="Times New Roman"/>
          <w:noProof/>
          <w:szCs w:val="24"/>
        </w:rPr>
        <w:t>, 14. eprints.polsri.ac.id</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Ilmu, F., Dan, S., Komunikasi, I., Kristen, U., &amp; Wacana, S. (2016). </w:t>
      </w:r>
      <w:r w:rsidRPr="00CE1596">
        <w:rPr>
          <w:rFonts w:cs="Times New Roman"/>
          <w:i/>
          <w:iCs/>
          <w:noProof/>
          <w:szCs w:val="24"/>
        </w:rPr>
        <w:t>AGUS PUTRANTO</w:t>
      </w:r>
      <w:r w:rsidRPr="00CE1596">
        <w:rPr>
          <w:rFonts w:cs="Times New Roman"/>
          <w:noProof/>
          <w:szCs w:val="24"/>
        </w:rPr>
        <w:t>.</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Lestari, S. P., Rachmaria, L., Studi, P., &amp; Komunikasi, I. (2018). </w:t>
      </w:r>
      <w:r w:rsidRPr="00CE1596">
        <w:rPr>
          <w:rFonts w:cs="Times New Roman"/>
          <w:i/>
          <w:iCs/>
          <w:noProof/>
          <w:szCs w:val="24"/>
        </w:rPr>
        <w:t>PERAN CITIZEN JOURNALISM DALAM MENYAJIKAN INFORMASI KOTA TANGERANG SELATAN BERBASIS MEDIA SOSIAL INSTAGRAM (Studi Deskriptif pada Akun Instagram @tangsel.life)</w:t>
      </w:r>
      <w:r w:rsidRPr="00CE1596">
        <w:rPr>
          <w:rFonts w:cs="Times New Roman"/>
          <w:noProof/>
          <w:szCs w:val="24"/>
        </w:rPr>
        <w:t>. 1–8. https://instagram.com/,diakses</w:t>
      </w:r>
    </w:p>
    <w:p w:rsidR="006B2111" w:rsidRDefault="006B2111" w:rsidP="00237522">
      <w:pPr>
        <w:widowControl w:val="0"/>
        <w:autoSpaceDE w:val="0"/>
        <w:autoSpaceDN w:val="0"/>
        <w:adjustRightInd w:val="0"/>
        <w:spacing w:line="480" w:lineRule="auto"/>
        <w:ind w:left="480" w:hanging="480"/>
        <w:rPr>
          <w:rFonts w:cs="Times New Roman"/>
          <w:noProof/>
          <w:szCs w:val="24"/>
        </w:rPr>
        <w:sectPr w:rsidR="006B2111" w:rsidSect="006B2111">
          <w:footerReference w:type="default" r:id="rId6"/>
          <w:footerReference w:type="first" r:id="rId7"/>
          <w:pgSz w:w="11907" w:h="16839" w:code="9"/>
          <w:pgMar w:top="2268" w:right="1701" w:bottom="1701" w:left="2268" w:header="709" w:footer="709" w:gutter="0"/>
          <w:pgNumType w:start="106"/>
          <w:cols w:space="708"/>
          <w:titlePg/>
          <w:docGrid w:linePitch="360"/>
        </w:sectPr>
      </w:pP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lastRenderedPageBreak/>
        <w:t xml:space="preserve">Mardani, P. B., Christanti, M. F., &amp; Handayani, L. (2022). Pemanfaatan Media Sosial Sebagai Sarana Jurnalisme Warga, Desa Baros. </w:t>
      </w:r>
      <w:r w:rsidRPr="00CE1596">
        <w:rPr>
          <w:rFonts w:cs="Times New Roman"/>
          <w:i/>
          <w:iCs/>
          <w:noProof/>
          <w:szCs w:val="24"/>
        </w:rPr>
        <w:t>Ikra-Ith Abdimas</w:t>
      </w:r>
      <w:r w:rsidRPr="00CE1596">
        <w:rPr>
          <w:rFonts w:cs="Times New Roman"/>
          <w:noProof/>
          <w:szCs w:val="24"/>
        </w:rPr>
        <w:t xml:space="preserve">, </w:t>
      </w:r>
      <w:r w:rsidRPr="00CE1596">
        <w:rPr>
          <w:rFonts w:cs="Times New Roman"/>
          <w:i/>
          <w:iCs/>
          <w:noProof/>
          <w:szCs w:val="24"/>
        </w:rPr>
        <w:t>5</w:t>
      </w:r>
      <w:r w:rsidRPr="00CE1596">
        <w:rPr>
          <w:rFonts w:cs="Times New Roman"/>
          <w:noProof/>
          <w:szCs w:val="24"/>
        </w:rPr>
        <w:t>(2), 1–7. https://journals.upi-yai.ac.id/index.php/IKRAITH-ABDIMAS/article/download/1622/1330</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Nasution, F. M. (2020). </w:t>
      </w:r>
      <w:r w:rsidRPr="00CE1596">
        <w:rPr>
          <w:rFonts w:cs="Times New Roman"/>
          <w:i/>
          <w:iCs/>
          <w:noProof/>
          <w:szCs w:val="24"/>
        </w:rPr>
        <w:t>CITIZEN JOURNALISM DALAM PEMBERITAAN COVID-19 DI MEDIA SOSIAL INSTAGRAM MedanTalk PERIODE 1 JULI – 31 JULI 2020</w:t>
      </w:r>
      <w:r w:rsidRPr="00CE1596">
        <w:rPr>
          <w:rFonts w:cs="Times New Roman"/>
          <w:noProof/>
          <w:szCs w:val="24"/>
        </w:rPr>
        <w:t>.</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PASARIBU, N. (2022). Peran Citizen Journalism Dalam Mengembangkan Wisata Alam Urat Ni Huta Di Instagram. </w:t>
      </w:r>
      <w:r w:rsidRPr="00CE1596">
        <w:rPr>
          <w:rFonts w:cs="Times New Roman"/>
          <w:i/>
          <w:iCs/>
          <w:noProof/>
          <w:szCs w:val="24"/>
        </w:rPr>
        <w:t>Ilmu, Fakultas Dan, Sosial Politik, Ilmu Muhammadiyah, Universitas Utara, Sumatera</w:t>
      </w:r>
      <w:r w:rsidRPr="00CE1596">
        <w:rPr>
          <w:rFonts w:cs="Times New Roman"/>
          <w:noProof/>
          <w:szCs w:val="24"/>
        </w:rPr>
        <w:t>.</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Putrawangsa, S., &amp; Hasanah, U. (2018). Integrasi Teknologi Digital Dalam Pembelajaran Di Era Industri 4.0. </w:t>
      </w:r>
      <w:r w:rsidRPr="00CE1596">
        <w:rPr>
          <w:rFonts w:cs="Times New Roman"/>
          <w:i/>
          <w:iCs/>
          <w:noProof/>
          <w:szCs w:val="24"/>
        </w:rPr>
        <w:t>Jurnal Tatsqif</w:t>
      </w:r>
      <w:r w:rsidRPr="00CE1596">
        <w:rPr>
          <w:rFonts w:cs="Times New Roman"/>
          <w:noProof/>
          <w:szCs w:val="24"/>
        </w:rPr>
        <w:t xml:space="preserve">, </w:t>
      </w:r>
      <w:r w:rsidRPr="00CE1596">
        <w:rPr>
          <w:rFonts w:cs="Times New Roman"/>
          <w:i/>
          <w:iCs/>
          <w:noProof/>
          <w:szCs w:val="24"/>
        </w:rPr>
        <w:t>16</w:t>
      </w:r>
      <w:r w:rsidRPr="00CE1596">
        <w:rPr>
          <w:rFonts w:cs="Times New Roman"/>
          <w:noProof/>
          <w:szCs w:val="24"/>
        </w:rPr>
        <w:t>(1), 42–54. https://doi.org/10.20414/jtq.v16i1.203</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Rizky, M. F. (2018). </w:t>
      </w:r>
      <w:r w:rsidRPr="00CE1596">
        <w:rPr>
          <w:rFonts w:cs="Times New Roman"/>
          <w:i/>
          <w:iCs/>
          <w:noProof/>
          <w:szCs w:val="24"/>
        </w:rPr>
        <w:t>Peran Citizen Jurnalisme Terhadap Pemberitaan Kriminal di Instagram</w:t>
      </w:r>
      <w:r w:rsidRPr="00CE1596">
        <w:rPr>
          <w:rFonts w:cs="Times New Roman"/>
          <w:noProof/>
          <w:szCs w:val="24"/>
        </w:rPr>
        <w:t>. http://repositori.umsu.ac.id/handle/123456789/2687</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Pr>
          <w:rFonts w:cs="Times New Roman"/>
          <w:noProof/>
          <w:szCs w:val="24"/>
        </w:rPr>
        <w:t>Sukmawati. (2017)</w:t>
      </w:r>
      <w:r w:rsidRPr="00CE1596">
        <w:rPr>
          <w:rFonts w:cs="Times New Roman"/>
          <w:noProof/>
          <w:szCs w:val="24"/>
        </w:rPr>
        <w:t xml:space="preserve">. In </w:t>
      </w:r>
      <w:r w:rsidRPr="00CE1596">
        <w:rPr>
          <w:rFonts w:cs="Times New Roman"/>
          <w:i/>
          <w:iCs/>
          <w:noProof/>
          <w:szCs w:val="24"/>
        </w:rPr>
        <w:t>PARTISIPASI CITIZEN JOURNALISM TERHADAP MEDIA ONLINE TRIBUN TIMUR</w:t>
      </w:r>
      <w:r w:rsidRPr="00CE1596">
        <w:rPr>
          <w:rFonts w:cs="Times New Roman"/>
          <w:noProof/>
          <w:szCs w:val="24"/>
        </w:rPr>
        <w:t>. Unniversitas Islam Negeri Alauddin Makassar.</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Valeria, V., Gelgel, N. M. R. A., Joni, I. D. S., &amp; Damasemil, C. (2022). Pada </w:t>
      </w:r>
      <w:r w:rsidRPr="00235720">
        <w:rPr>
          <w:rFonts w:cs="Times New Roman"/>
          <w:i/>
          <w:noProof/>
          <w:szCs w:val="24"/>
        </w:rPr>
        <w:t>Citizen Journalism</w:t>
      </w:r>
      <w:r w:rsidRPr="00CE1596">
        <w:rPr>
          <w:rFonts w:cs="Times New Roman"/>
          <w:noProof/>
          <w:szCs w:val="24"/>
        </w:rPr>
        <w:t xml:space="preserve"> Terhadap Tingkat Konsumsi Berita Di Media Mainstream. </w:t>
      </w:r>
      <w:r w:rsidRPr="00CE1596">
        <w:rPr>
          <w:rFonts w:cs="Times New Roman"/>
          <w:i/>
          <w:iCs/>
          <w:noProof/>
          <w:szCs w:val="24"/>
        </w:rPr>
        <w:t>Jurnal Ilmiah Mahasiswa Ilmu Komunikasi MEDIUM</w:t>
      </w:r>
      <w:r w:rsidRPr="00CE1596">
        <w:rPr>
          <w:rFonts w:cs="Times New Roman"/>
          <w:noProof/>
          <w:szCs w:val="24"/>
        </w:rPr>
        <w:t xml:space="preserve">, </w:t>
      </w:r>
      <w:r w:rsidRPr="00CE1596">
        <w:rPr>
          <w:rFonts w:cs="Times New Roman"/>
          <w:i/>
          <w:iCs/>
          <w:noProof/>
          <w:szCs w:val="24"/>
        </w:rPr>
        <w:t>3</w:t>
      </w:r>
      <w:r w:rsidRPr="00CE1596">
        <w:rPr>
          <w:rFonts w:cs="Times New Roman"/>
          <w:noProof/>
          <w:szCs w:val="24"/>
        </w:rPr>
        <w:t>(2), 1–11.</w:t>
      </w:r>
    </w:p>
    <w:p w:rsidR="00237522" w:rsidRPr="00CE1596" w:rsidRDefault="00237522" w:rsidP="00237522">
      <w:pPr>
        <w:widowControl w:val="0"/>
        <w:autoSpaceDE w:val="0"/>
        <w:autoSpaceDN w:val="0"/>
        <w:adjustRightInd w:val="0"/>
        <w:spacing w:line="480" w:lineRule="auto"/>
        <w:ind w:left="480" w:hanging="480"/>
        <w:rPr>
          <w:rFonts w:cs="Times New Roman"/>
          <w:noProof/>
          <w:szCs w:val="24"/>
        </w:rPr>
      </w:pPr>
      <w:r w:rsidRPr="00CE1596">
        <w:rPr>
          <w:rFonts w:cs="Times New Roman"/>
          <w:noProof/>
          <w:szCs w:val="24"/>
        </w:rPr>
        <w:t xml:space="preserve">Vania Diah Cahyarani, &amp; Doddy Iskandar. (2021). Penerapan </w:t>
      </w:r>
      <w:r w:rsidRPr="00235720">
        <w:rPr>
          <w:rFonts w:cs="Times New Roman"/>
          <w:i/>
          <w:noProof/>
          <w:szCs w:val="24"/>
        </w:rPr>
        <w:t>Citizen Journalism</w:t>
      </w:r>
      <w:r w:rsidRPr="00CE1596">
        <w:rPr>
          <w:rFonts w:cs="Times New Roman"/>
          <w:noProof/>
          <w:szCs w:val="24"/>
        </w:rPr>
        <w:t xml:space="preserve"> dalam Pemberitaan Lingkungan Hidup di Media Online. </w:t>
      </w:r>
      <w:r w:rsidRPr="00CE1596">
        <w:rPr>
          <w:rFonts w:cs="Times New Roman"/>
          <w:i/>
          <w:iCs/>
          <w:noProof/>
          <w:szCs w:val="24"/>
        </w:rPr>
        <w:t>Jurnal Riset Jurnalistik Dan Media Digital</w:t>
      </w:r>
      <w:r w:rsidRPr="00CE1596">
        <w:rPr>
          <w:rFonts w:cs="Times New Roman"/>
          <w:noProof/>
          <w:szCs w:val="24"/>
        </w:rPr>
        <w:t xml:space="preserve">, </w:t>
      </w:r>
      <w:r w:rsidRPr="00CE1596">
        <w:rPr>
          <w:rFonts w:cs="Times New Roman"/>
          <w:i/>
          <w:iCs/>
          <w:noProof/>
          <w:szCs w:val="24"/>
        </w:rPr>
        <w:t>1</w:t>
      </w:r>
      <w:r w:rsidRPr="00CE1596">
        <w:rPr>
          <w:rFonts w:cs="Times New Roman"/>
          <w:noProof/>
          <w:szCs w:val="24"/>
        </w:rPr>
        <w:t>(2), 71–78. https://doi.org/10.29313/jrjmd.v1i2.424</w:t>
      </w:r>
    </w:p>
    <w:p w:rsidR="00237522" w:rsidRPr="00CE1596" w:rsidRDefault="00237522" w:rsidP="00237522">
      <w:pPr>
        <w:widowControl w:val="0"/>
        <w:autoSpaceDE w:val="0"/>
        <w:autoSpaceDN w:val="0"/>
        <w:adjustRightInd w:val="0"/>
        <w:spacing w:line="480" w:lineRule="auto"/>
        <w:ind w:left="480" w:hanging="480"/>
        <w:rPr>
          <w:rFonts w:cs="Times New Roman"/>
          <w:noProof/>
        </w:rPr>
      </w:pPr>
      <w:r w:rsidRPr="00CE1596">
        <w:rPr>
          <w:rFonts w:cs="Times New Roman"/>
          <w:noProof/>
          <w:szCs w:val="24"/>
        </w:rPr>
        <w:t xml:space="preserve">Wirawanda, A. I. Y. (2023). Partisipasi </w:t>
      </w:r>
      <w:r w:rsidRPr="00235720">
        <w:rPr>
          <w:rFonts w:cs="Times New Roman"/>
          <w:i/>
          <w:noProof/>
          <w:szCs w:val="24"/>
        </w:rPr>
        <w:t>Citizen Journalism</w:t>
      </w:r>
      <w:r w:rsidRPr="00CE1596">
        <w:rPr>
          <w:rFonts w:cs="Times New Roman"/>
          <w:noProof/>
          <w:szCs w:val="24"/>
        </w:rPr>
        <w:t xml:space="preserve"> Dalam Media Social Instagram “@Repostwonogiri” Sebagai Sarana Informasi. </w:t>
      </w:r>
      <w:r w:rsidRPr="00CE1596">
        <w:rPr>
          <w:rFonts w:cs="Times New Roman"/>
          <w:i/>
          <w:iCs/>
          <w:noProof/>
          <w:szCs w:val="24"/>
        </w:rPr>
        <w:t>Doctoral Dissertation, Universitas Muhammadiyah Surakarta.</w:t>
      </w:r>
      <w:r w:rsidRPr="00CE1596">
        <w:rPr>
          <w:rFonts w:cs="Times New Roman"/>
          <w:noProof/>
          <w:szCs w:val="24"/>
        </w:rPr>
        <w:t xml:space="preserve">, </w:t>
      </w:r>
      <w:r w:rsidRPr="00CE1596">
        <w:rPr>
          <w:rFonts w:cs="Times New Roman"/>
          <w:i/>
          <w:iCs/>
          <w:noProof/>
          <w:szCs w:val="24"/>
        </w:rPr>
        <w:t>Mi</w:t>
      </w:r>
      <w:r w:rsidRPr="00CE1596">
        <w:rPr>
          <w:rFonts w:cs="Times New Roman"/>
          <w:noProof/>
          <w:szCs w:val="24"/>
        </w:rPr>
        <w:t>, 5–24. http://eprints.ums.ac.id/id/eprint/11139</w:t>
      </w:r>
    </w:p>
    <w:p w:rsidR="00237522" w:rsidRPr="008D0D89" w:rsidRDefault="00237522" w:rsidP="00237522">
      <w:pPr>
        <w:widowControl w:val="0"/>
        <w:autoSpaceDE w:val="0"/>
        <w:autoSpaceDN w:val="0"/>
        <w:adjustRightInd w:val="0"/>
        <w:spacing w:line="480" w:lineRule="auto"/>
        <w:rPr>
          <w:rFonts w:cs="Times New Roman"/>
          <w:lang w:val="en-US"/>
        </w:rPr>
      </w:pPr>
      <w:r>
        <w:rPr>
          <w:rFonts w:cs="Times New Roman"/>
          <w:lang w:val="en-US"/>
        </w:rPr>
        <w:fldChar w:fldCharType="end"/>
      </w:r>
    </w:p>
    <w:p w:rsidR="00237522" w:rsidRPr="00241C8C" w:rsidRDefault="00237522" w:rsidP="00237522">
      <w:pPr>
        <w:spacing w:line="360" w:lineRule="auto"/>
        <w:rPr>
          <w:rFonts w:cs="Times New Roman"/>
          <w:szCs w:val="24"/>
        </w:rPr>
      </w:pPr>
      <w:r w:rsidRPr="00241C8C">
        <w:rPr>
          <w:rFonts w:cs="Times New Roman"/>
          <w:b/>
          <w:szCs w:val="24"/>
        </w:rPr>
        <w:t>Buku</w:t>
      </w:r>
    </w:p>
    <w:p w:rsidR="00237522" w:rsidRPr="00241C8C" w:rsidRDefault="00237522" w:rsidP="00237522">
      <w:pPr>
        <w:spacing w:line="360" w:lineRule="auto"/>
        <w:ind w:left="567" w:hanging="567"/>
        <w:rPr>
          <w:rFonts w:cs="Times New Roman"/>
          <w:sz w:val="28"/>
          <w:szCs w:val="24"/>
        </w:rPr>
      </w:pPr>
      <w:r w:rsidRPr="00241C8C">
        <w:rPr>
          <w:rFonts w:cs="Times New Roman"/>
        </w:rPr>
        <w:t>Bowman, S. and Willis, C. 2003. We Media: How Audiences are Shaping the Future of News and Information. The Media Center at the American Press Institute.</w:t>
      </w:r>
    </w:p>
    <w:p w:rsidR="00237522" w:rsidRPr="00241C8C" w:rsidRDefault="00237522" w:rsidP="00237522">
      <w:pPr>
        <w:spacing w:line="360" w:lineRule="auto"/>
        <w:ind w:left="567" w:hanging="567"/>
        <w:rPr>
          <w:rFonts w:cs="Times New Roman"/>
          <w:szCs w:val="24"/>
        </w:rPr>
      </w:pPr>
      <w:r w:rsidRPr="00241C8C">
        <w:rPr>
          <w:rFonts w:cs="Times New Roman"/>
          <w:szCs w:val="24"/>
        </w:rPr>
        <w:t xml:space="preserve">Boyd, D. 2009. </w:t>
      </w:r>
      <w:r w:rsidRPr="00241C8C">
        <w:rPr>
          <w:rFonts w:cs="Times New Roman"/>
          <w:i/>
          <w:szCs w:val="24"/>
        </w:rPr>
        <w:t>“Social Media is Here to Stay... Now What?”</w:t>
      </w:r>
      <w:r w:rsidRPr="00241C8C">
        <w:rPr>
          <w:rFonts w:cs="Times New Roman"/>
          <w:szCs w:val="24"/>
        </w:rPr>
        <w:t xml:space="preserve"> Microsoft Research Tech Fest, Redmond, Washington, February 26 Retrieved from www.danah.org/paper/talks/MsTechFest, 2009).</w:t>
      </w:r>
    </w:p>
    <w:p w:rsidR="00237522" w:rsidRPr="00241C8C" w:rsidRDefault="00237522" w:rsidP="00237522">
      <w:pPr>
        <w:spacing w:line="360" w:lineRule="auto"/>
        <w:ind w:left="567" w:hanging="567"/>
        <w:rPr>
          <w:rFonts w:cs="Times New Roman"/>
          <w:szCs w:val="24"/>
        </w:rPr>
      </w:pPr>
      <w:r w:rsidRPr="00241C8C">
        <w:rPr>
          <w:rFonts w:cs="Times New Roman"/>
          <w:szCs w:val="24"/>
        </w:rPr>
        <w:t>Creswell W. John. 2013. Research Design Pendekatan Kualitatif, Kuantitatif, dan Mixed. Yogyakarta : Pustaka Pelajar.</w:t>
      </w:r>
    </w:p>
    <w:p w:rsidR="00237522" w:rsidRPr="00241C8C" w:rsidRDefault="00237522" w:rsidP="00237522">
      <w:pPr>
        <w:spacing w:line="360" w:lineRule="auto"/>
        <w:ind w:left="567" w:hanging="567"/>
        <w:rPr>
          <w:rFonts w:cs="Times New Roman"/>
          <w:szCs w:val="24"/>
        </w:rPr>
      </w:pPr>
      <w:r w:rsidRPr="00241C8C">
        <w:rPr>
          <w:rFonts w:cs="Times New Roman"/>
          <w:szCs w:val="24"/>
        </w:rPr>
        <w:t xml:space="preserve">Koespradono, Gartyo. 2009. </w:t>
      </w:r>
      <w:r w:rsidRPr="00241C8C">
        <w:rPr>
          <w:rFonts w:cs="Times New Roman"/>
          <w:i/>
          <w:szCs w:val="24"/>
        </w:rPr>
        <w:t>Kreatif Menulis Efektif di New Media</w:t>
      </w:r>
      <w:r w:rsidRPr="00241C8C">
        <w:rPr>
          <w:rFonts w:cs="Times New Roman"/>
          <w:szCs w:val="24"/>
        </w:rPr>
        <w:t>. Jakarta: Kompas Gramedia.</w:t>
      </w:r>
    </w:p>
    <w:p w:rsidR="00237522" w:rsidRPr="00241C8C" w:rsidRDefault="00237522" w:rsidP="00237522">
      <w:pPr>
        <w:spacing w:line="360" w:lineRule="auto"/>
        <w:ind w:left="567" w:hanging="567"/>
        <w:rPr>
          <w:rFonts w:cs="Times New Roman"/>
        </w:rPr>
      </w:pPr>
      <w:r w:rsidRPr="00241C8C">
        <w:rPr>
          <w:rFonts w:cs="Times New Roman"/>
        </w:rPr>
        <w:t>Kusumaningati, Imam FR. 2012. Jadi Jurnalis Itu Gampang! (</w:t>
      </w:r>
      <w:r w:rsidRPr="00235720">
        <w:rPr>
          <w:rFonts w:cs="Times New Roman"/>
          <w:i/>
        </w:rPr>
        <w:t>Citizen Journalism</w:t>
      </w:r>
      <w:r w:rsidRPr="00241C8C">
        <w:rPr>
          <w:rFonts w:cs="Times New Roman"/>
        </w:rPr>
        <w:t>). Jakarta: Elex Media Komputindo.</w:t>
      </w:r>
    </w:p>
    <w:p w:rsidR="00237522" w:rsidRPr="00241C8C" w:rsidRDefault="00237522" w:rsidP="00237522">
      <w:pPr>
        <w:spacing w:line="360" w:lineRule="auto"/>
        <w:ind w:left="567" w:hanging="567"/>
        <w:rPr>
          <w:rFonts w:cs="Times New Roman"/>
          <w:szCs w:val="24"/>
        </w:rPr>
      </w:pPr>
      <w:r w:rsidRPr="00241C8C">
        <w:rPr>
          <w:rFonts w:cs="Times New Roman"/>
          <w:szCs w:val="24"/>
        </w:rPr>
        <w:t>Lofland 2013. Metode Penelitian Kualitatif. Edisi Revisi dalam Moleong. Bandung : PT. Remaja Rosdakarya.</w:t>
      </w:r>
    </w:p>
    <w:p w:rsidR="00237522" w:rsidRPr="00241C8C" w:rsidRDefault="00237522" w:rsidP="00237522">
      <w:pPr>
        <w:spacing w:line="360" w:lineRule="auto"/>
        <w:ind w:left="567" w:hanging="567"/>
        <w:rPr>
          <w:rFonts w:cs="Times New Roman"/>
          <w:szCs w:val="24"/>
        </w:rPr>
      </w:pPr>
      <w:r w:rsidRPr="00241C8C">
        <w:rPr>
          <w:rFonts w:cs="Times New Roman"/>
          <w:szCs w:val="24"/>
        </w:rPr>
        <w:t>Moleong, Lexy J. 2012. Metodologi Penelitian Kualitatif. Bandung : PT Remaja Rosdakarya.Cipta.</w:t>
      </w:r>
    </w:p>
    <w:p w:rsidR="00237522" w:rsidRPr="00241C8C" w:rsidRDefault="00237522" w:rsidP="00237522">
      <w:pPr>
        <w:spacing w:line="360" w:lineRule="auto"/>
        <w:ind w:left="567" w:hanging="567"/>
        <w:rPr>
          <w:rFonts w:cs="Times New Roman"/>
          <w:szCs w:val="24"/>
        </w:rPr>
      </w:pPr>
      <w:r w:rsidRPr="00241C8C">
        <w:rPr>
          <w:rFonts w:cs="Times New Roman"/>
          <w:szCs w:val="24"/>
        </w:rPr>
        <w:t>Moleong, Lexy J. 2013. Metode Penelitian Kualitatif. Edisi Revisi. Bandung : PT. Remaja Rosdakarya.</w:t>
      </w:r>
    </w:p>
    <w:p w:rsidR="00237522" w:rsidRPr="00241C8C" w:rsidRDefault="00237522" w:rsidP="00237522">
      <w:pPr>
        <w:spacing w:line="360" w:lineRule="auto"/>
        <w:ind w:left="567" w:hanging="567"/>
        <w:rPr>
          <w:rFonts w:cs="Times New Roman"/>
          <w:szCs w:val="24"/>
        </w:rPr>
      </w:pPr>
      <w:r w:rsidRPr="00241C8C">
        <w:rPr>
          <w:rFonts w:cs="Times New Roman"/>
          <w:szCs w:val="24"/>
        </w:rPr>
        <w:t>Moleong, Lexy J. 2014 - Buku: Metodologi Penelitian Kualitatif. PT Remaja Rosdakarya.</w:t>
      </w:r>
    </w:p>
    <w:p w:rsidR="00237522" w:rsidRPr="00241C8C" w:rsidRDefault="00237522" w:rsidP="00237522">
      <w:pPr>
        <w:spacing w:line="360" w:lineRule="auto"/>
        <w:ind w:left="567" w:hanging="567"/>
        <w:rPr>
          <w:rFonts w:cs="Times New Roman"/>
          <w:szCs w:val="24"/>
        </w:rPr>
      </w:pPr>
      <w:r w:rsidRPr="00241C8C">
        <w:rPr>
          <w:rFonts w:cs="Times New Roman"/>
          <w:szCs w:val="24"/>
        </w:rPr>
        <w:t xml:space="preserve">Ross, Ronald D. &amp; Susan Carson Cormier. 2010. </w:t>
      </w:r>
      <w:r w:rsidRPr="00241C8C">
        <w:rPr>
          <w:rFonts w:cs="Times New Roman"/>
          <w:i/>
          <w:szCs w:val="24"/>
        </w:rPr>
        <w:t>Handbook for Citizen Journalists.</w:t>
      </w:r>
      <w:r w:rsidRPr="00241C8C">
        <w:rPr>
          <w:rFonts w:cs="Times New Roman"/>
          <w:szCs w:val="24"/>
        </w:rPr>
        <w:t xml:space="preserve"> US: National Association of Citizen Journalists.</w:t>
      </w:r>
    </w:p>
    <w:p w:rsidR="00237522" w:rsidRPr="00241C8C" w:rsidRDefault="00237522" w:rsidP="00237522">
      <w:pPr>
        <w:spacing w:line="360" w:lineRule="auto"/>
        <w:ind w:left="567" w:hanging="567"/>
        <w:rPr>
          <w:rFonts w:cs="Times New Roman"/>
          <w:szCs w:val="24"/>
        </w:rPr>
      </w:pPr>
      <w:r w:rsidRPr="00241C8C">
        <w:rPr>
          <w:rFonts w:cs="Times New Roman"/>
          <w:szCs w:val="24"/>
        </w:rPr>
        <w:t>Sugiyono (2010). Metode Penelitian Pendidikan Pendekatan Kuantitatif, kualitatif, dan R&amp;D. Bandung: Alfabeta.</w:t>
      </w:r>
    </w:p>
    <w:p w:rsidR="00237522" w:rsidRPr="00241C8C" w:rsidRDefault="00237522" w:rsidP="00237522">
      <w:pPr>
        <w:spacing w:line="360" w:lineRule="auto"/>
        <w:ind w:left="567" w:hanging="567"/>
        <w:rPr>
          <w:rFonts w:cs="Times New Roman"/>
          <w:szCs w:val="24"/>
        </w:rPr>
      </w:pPr>
      <w:r w:rsidRPr="00241C8C">
        <w:rPr>
          <w:rFonts w:cs="Times New Roman"/>
          <w:szCs w:val="24"/>
        </w:rPr>
        <w:t>Sugiyono, (2013), Metode Penelitian Kuantitatif, Kualitatif dan R&amp;D. Bandung: Alfabeta.</w:t>
      </w:r>
    </w:p>
    <w:p w:rsidR="00237522" w:rsidRPr="00241C8C" w:rsidRDefault="00237522" w:rsidP="00237522">
      <w:pPr>
        <w:spacing w:line="360" w:lineRule="auto"/>
        <w:ind w:left="567" w:hanging="567"/>
        <w:rPr>
          <w:rFonts w:cs="Times New Roman"/>
          <w:szCs w:val="24"/>
        </w:rPr>
      </w:pPr>
      <w:r w:rsidRPr="00241C8C">
        <w:rPr>
          <w:rFonts w:cs="Times New Roman"/>
          <w:szCs w:val="24"/>
        </w:rPr>
        <w:t>Sugiyono. (2018). Metode Penelitian Kuantitatif, Kualitatif, dan R&amp;D, Bandung:Alfabeta.</w:t>
      </w:r>
    </w:p>
    <w:p w:rsidR="00237522" w:rsidRPr="00241C8C" w:rsidRDefault="003D6A2E" w:rsidP="00237522">
      <w:pPr>
        <w:spacing w:line="360" w:lineRule="auto"/>
        <w:ind w:left="567" w:hanging="567"/>
        <w:rPr>
          <w:rStyle w:val="Hyperlink"/>
          <w:rFonts w:cs="Times New Roman"/>
          <w:szCs w:val="24"/>
        </w:rPr>
      </w:pPr>
      <w:hyperlink r:id="rId8" w:history="1">
        <w:r w:rsidR="00237522" w:rsidRPr="00241C8C">
          <w:rPr>
            <w:rStyle w:val="Hyperlink"/>
            <w:rFonts w:cs="Times New Roman"/>
            <w:color w:val="000000" w:themeColor="text1"/>
          </w:rPr>
          <w:t>Sumadiria, AS. Haris. (2006). Jurnalistik Indonesia: Menulis Berita dan Feature dan Panduan Praktis Jurnalis dan Profesional. Bandung: Simbiosa Rekatama Media</w:t>
        </w:r>
      </w:hyperlink>
      <w:r w:rsidR="00237522" w:rsidRPr="00241C8C">
        <w:rPr>
          <w:rFonts w:cs="Times New Roman"/>
        </w:rPr>
        <w:t>. Bandung : Simbiosa Rekatama Media.</w:t>
      </w:r>
    </w:p>
    <w:p w:rsidR="00237522" w:rsidRPr="00241C8C" w:rsidRDefault="00237522" w:rsidP="00237522">
      <w:pPr>
        <w:spacing w:line="360" w:lineRule="auto"/>
        <w:ind w:left="567" w:hanging="567"/>
        <w:rPr>
          <w:rFonts w:cs="Times New Roman"/>
        </w:rPr>
      </w:pPr>
      <w:r w:rsidRPr="00241C8C">
        <w:rPr>
          <w:rFonts w:cs="Times New Roman"/>
        </w:rPr>
        <w:t>Muhtadi, A. S. (2018). Pengantar Ilmu Jurnalistik, Bandung : Simbiosa Rekatama Media.</w:t>
      </w:r>
    </w:p>
    <w:p w:rsidR="00237522" w:rsidRPr="00241C8C" w:rsidRDefault="00237522" w:rsidP="00237522">
      <w:pPr>
        <w:widowControl w:val="0"/>
        <w:autoSpaceDE w:val="0"/>
        <w:autoSpaceDN w:val="0"/>
        <w:adjustRightInd w:val="0"/>
        <w:spacing w:line="480" w:lineRule="auto"/>
        <w:ind w:left="480" w:hanging="480"/>
        <w:rPr>
          <w:rFonts w:cs="Times New Roman"/>
          <w:b/>
          <w:noProof/>
          <w:szCs w:val="24"/>
        </w:rPr>
      </w:pPr>
    </w:p>
    <w:p w:rsidR="00237522" w:rsidRPr="00241C8C" w:rsidRDefault="00237522" w:rsidP="00237522">
      <w:pPr>
        <w:widowControl w:val="0"/>
        <w:autoSpaceDE w:val="0"/>
        <w:autoSpaceDN w:val="0"/>
        <w:adjustRightInd w:val="0"/>
        <w:spacing w:line="480" w:lineRule="auto"/>
        <w:ind w:left="480" w:hanging="480"/>
        <w:rPr>
          <w:rFonts w:cs="Times New Roman"/>
          <w:b/>
          <w:noProof/>
          <w:szCs w:val="24"/>
        </w:rPr>
      </w:pPr>
      <w:r w:rsidRPr="00241C8C">
        <w:rPr>
          <w:rFonts w:cs="Times New Roman"/>
          <w:b/>
          <w:noProof/>
          <w:szCs w:val="24"/>
        </w:rPr>
        <w:t>Internet</w:t>
      </w:r>
    </w:p>
    <w:p w:rsidR="00237522" w:rsidRPr="00241C8C" w:rsidRDefault="00237522" w:rsidP="00237522">
      <w:pPr>
        <w:ind w:left="567" w:hanging="567"/>
        <w:rPr>
          <w:rFonts w:cs="Times New Roman"/>
        </w:rPr>
      </w:pPr>
      <w:r w:rsidRPr="00241C8C">
        <w:rPr>
          <w:rFonts w:cs="Times New Roman"/>
        </w:rPr>
        <w:t xml:space="preserve">Jumlah pengguna facebook di Indonesia. 4 Mei 2023. </w:t>
      </w:r>
      <w:r w:rsidRPr="002E5247">
        <w:rPr>
          <w:rFonts w:cs="Times New Roman"/>
        </w:rPr>
        <w:t>https://databoks.katadata.co.id</w:t>
      </w:r>
      <w:r w:rsidRPr="00241C8C">
        <w:rPr>
          <w:rFonts w:cs="Times New Roman"/>
        </w:rPr>
        <w:t>. (Di akses pada 9 November 2023)</w:t>
      </w:r>
    </w:p>
    <w:p w:rsidR="00237522" w:rsidRPr="00241C8C" w:rsidRDefault="00237522" w:rsidP="00237522">
      <w:pPr>
        <w:ind w:left="567" w:hanging="567"/>
        <w:rPr>
          <w:rFonts w:cs="Times New Roman"/>
        </w:rPr>
      </w:pPr>
      <w:r w:rsidRPr="00241C8C">
        <w:rPr>
          <w:rFonts w:cs="Times New Roman"/>
        </w:rPr>
        <w:t xml:space="preserve">Kekurangan dan kelebihan </w:t>
      </w:r>
      <w:r>
        <w:rPr>
          <w:rFonts w:cs="Times New Roman"/>
          <w:i/>
        </w:rPr>
        <w:t>Citizen Journalism</w:t>
      </w:r>
      <w:r w:rsidRPr="00241C8C">
        <w:rPr>
          <w:rFonts w:cs="Times New Roman"/>
        </w:rPr>
        <w:t xml:space="preserve"> oleh narasi.tv. 27 Februari 2023 </w:t>
      </w:r>
      <w:r w:rsidRPr="002E5247">
        <w:rPr>
          <w:rFonts w:cs="Times New Roman"/>
        </w:rPr>
        <w:t>https://narasi.tv/read/narasi-daily/citizen-journalism-adalah</w:t>
      </w:r>
      <w:r w:rsidRPr="00241C8C">
        <w:rPr>
          <w:rFonts w:cs="Times New Roman"/>
        </w:rPr>
        <w:t>. (Diakses pada 28 Agustus 2023)</w:t>
      </w:r>
    </w:p>
    <w:p w:rsidR="00237522" w:rsidRPr="00241C8C" w:rsidRDefault="00237522" w:rsidP="00237522">
      <w:pPr>
        <w:ind w:left="567" w:hanging="567"/>
        <w:rPr>
          <w:rFonts w:cs="Times New Roman"/>
        </w:rPr>
      </w:pPr>
      <w:r w:rsidRPr="00241C8C">
        <w:rPr>
          <w:rFonts w:cs="Times New Roman"/>
        </w:rPr>
        <w:t xml:space="preserve">Grup facebook </w:t>
      </w:r>
      <w:r>
        <w:rPr>
          <w:rFonts w:cs="Times New Roman"/>
          <w:lang w:val="en-US"/>
        </w:rPr>
        <w:t xml:space="preserve">Sisi Lain Kabupaten </w:t>
      </w:r>
      <w:r w:rsidRPr="00241C8C">
        <w:rPr>
          <w:rFonts w:cs="Times New Roman"/>
        </w:rPr>
        <w:t xml:space="preserve">Tegal </w:t>
      </w:r>
      <w:r w:rsidRPr="002E5247">
        <w:rPr>
          <w:rFonts w:cs="Times New Roman"/>
        </w:rPr>
        <w:t>https://web.facebook.com/groups/sisilainkabtegaljilid2/</w:t>
      </w:r>
      <w:r w:rsidRPr="00241C8C">
        <w:rPr>
          <w:rFonts w:cs="Times New Roman"/>
        </w:rPr>
        <w:t>. (Diakses pada 21 Juli 2023)</w:t>
      </w:r>
    </w:p>
    <w:p w:rsidR="00237522" w:rsidRPr="00241C8C" w:rsidRDefault="00237522" w:rsidP="00237522">
      <w:pPr>
        <w:rPr>
          <w:rFonts w:cs="Times New Roman"/>
        </w:rPr>
      </w:pPr>
      <w:r w:rsidRPr="00241C8C">
        <w:rPr>
          <w:rFonts w:cs="Times New Roman"/>
        </w:rPr>
        <w:br w:type="page"/>
      </w:r>
    </w:p>
    <w:p w:rsidR="00237522" w:rsidRPr="00241C8C" w:rsidRDefault="00237522" w:rsidP="00237522">
      <w:pPr>
        <w:spacing w:line="480" w:lineRule="auto"/>
        <w:jc w:val="center"/>
        <w:rPr>
          <w:b/>
        </w:rPr>
      </w:pPr>
      <w:r w:rsidRPr="00241C8C">
        <w:rPr>
          <w:b/>
        </w:rPr>
        <w:t>LAMPIRAN</w:t>
      </w:r>
    </w:p>
    <w:p w:rsidR="00237522" w:rsidRPr="00241C8C" w:rsidRDefault="00237522" w:rsidP="00237522">
      <w:pPr>
        <w:spacing w:line="480" w:lineRule="auto"/>
        <w:jc w:val="center"/>
      </w:pPr>
      <w:r>
        <w:rPr>
          <w:noProof/>
          <w:lang w:val="en-US"/>
        </w:rPr>
        <mc:AlternateContent>
          <mc:Choice Requires="wps">
            <w:drawing>
              <wp:anchor distT="0" distB="0" distL="114300" distR="114300" simplePos="0" relativeHeight="251662336" behindDoc="0" locked="0" layoutInCell="1" allowOverlap="1" wp14:anchorId="028BC88F" wp14:editId="4799C6E1">
                <wp:simplePos x="0" y="0"/>
                <wp:positionH relativeFrom="column">
                  <wp:posOffset>637540</wp:posOffset>
                </wp:positionH>
                <wp:positionV relativeFrom="paragraph">
                  <wp:posOffset>498475</wp:posOffset>
                </wp:positionV>
                <wp:extent cx="4019550" cy="228600"/>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4019550" cy="228600"/>
                        </a:xfrm>
                        <a:prstGeom prst="rect">
                          <a:avLst/>
                        </a:prstGeom>
                        <a:solidFill>
                          <a:prstClr val="white"/>
                        </a:solidFill>
                        <a:ln>
                          <a:noFill/>
                        </a:ln>
                        <a:effectLst/>
                      </wps:spPr>
                      <wps:txbx>
                        <w:txbxContent>
                          <w:p w:rsidR="00237522" w:rsidRPr="00083F13" w:rsidRDefault="00237522" w:rsidP="00237522">
                            <w:pPr>
                              <w:pStyle w:val="Caption"/>
                              <w:spacing w:line="480" w:lineRule="auto"/>
                              <w:jc w:val="center"/>
                              <w:rPr>
                                <w:rFonts w:cs="Times New Roman"/>
                                <w:noProof/>
                                <w:sz w:val="24"/>
                              </w:rPr>
                            </w:pPr>
                            <w:bookmarkStart w:id="0" w:name="_Toc156382316"/>
                            <w:r>
                              <w:t xml:space="preserve">Gambar </w:t>
                            </w:r>
                            <w:r>
                              <w:fldChar w:fldCharType="begin"/>
                            </w:r>
                            <w:r>
                              <w:instrText xml:space="preserve"> SEQ Gambar \* ARABIC </w:instrText>
                            </w:r>
                            <w:r>
                              <w:fldChar w:fldCharType="separate"/>
                            </w:r>
                            <w:r>
                              <w:rPr>
                                <w:noProof/>
                              </w:rPr>
                              <w:t>9</w:t>
                            </w:r>
                            <w:r>
                              <w:fldChar w:fldCharType="end"/>
                            </w:r>
                            <w:r>
                              <w:rPr>
                                <w:lang w:val="en-US"/>
                              </w:rPr>
                              <w:t xml:space="preserve"> Lampiran Wawancara Admin</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28BC88F" id="_x0000_t202" coordsize="21600,21600" o:spt="202" path="m,l,21600r21600,l21600,xe">
                <v:stroke joinstyle="miter"/>
                <v:path gradientshapeok="t" o:connecttype="rect"/>
              </v:shapetype>
              <v:shape id="Text Box 77" o:spid="_x0000_s1026" type="#_x0000_t202" style="position:absolute;left:0;text-align:left;margin-left:50.2pt;margin-top:39.25pt;width:316.5pt;height:1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" stroked="f">
                <v:textbox inset="0,0,0,0">
                  <w:txbxContent>
                    <w:p w:rsidR="00237522" w:rsidRPr="00083F13" w:rsidRDefault="00237522" w:rsidP="00237522">
                      <w:pPr>
                        <w:pStyle w:val="Caption"/>
                        <w:spacing w:line="480" w:lineRule="auto"/>
                        <w:jc w:val="center"/>
                        <w:rPr>
                          <w:rFonts w:cs="Times New Roman"/>
                          <w:noProof/>
                          <w:sz w:val="24"/>
                        </w:rPr>
                      </w:pPr>
                      <w:bookmarkStart w:id="1" w:name="_Toc156382316"/>
                      <w:r>
                        <w:t xml:space="preserve">Gambar </w:t>
                      </w:r>
                      <w:r>
                        <w:fldChar w:fldCharType="begin"/>
                      </w:r>
                      <w:r>
                        <w:instrText xml:space="preserve"> SEQ Gambar \* ARABIC </w:instrText>
                      </w:r>
                      <w:r>
                        <w:fldChar w:fldCharType="separate"/>
                      </w:r>
                      <w:r>
                        <w:rPr>
                          <w:noProof/>
                        </w:rPr>
                        <w:t>9</w:t>
                      </w:r>
                      <w:r>
                        <w:fldChar w:fldCharType="end"/>
                      </w:r>
                      <w:r>
                        <w:rPr>
                          <w:lang w:val="en-US"/>
                        </w:rPr>
                        <w:t xml:space="preserve"> Lampiran Wawancara Admin</w:t>
                      </w:r>
                      <w:bookmarkEnd w:id="1"/>
                    </w:p>
                  </w:txbxContent>
                </v:textbox>
                <w10:wrap type="topAndBottom"/>
              </v:shape>
            </w:pict>
          </mc:Fallback>
        </mc:AlternateContent>
      </w:r>
      <w:r w:rsidRPr="00241C8C">
        <w:t>Lampiran 1</w:t>
      </w:r>
    </w:p>
    <w:p w:rsidR="00237522" w:rsidRPr="00241C8C" w:rsidRDefault="00237522" w:rsidP="00237522">
      <w:pPr>
        <w:jc w:val="center"/>
      </w:pPr>
      <w:r w:rsidRPr="00241C8C">
        <w:rPr>
          <w:rFonts w:cs="Times New Roman"/>
          <w:noProof/>
          <w:lang w:val="en-US"/>
        </w:rPr>
        <w:drawing>
          <wp:anchor distT="0" distB="0" distL="114300" distR="114300" simplePos="0" relativeHeight="251660288" behindDoc="0" locked="0" layoutInCell="1" allowOverlap="1" wp14:anchorId="716F70AB" wp14:editId="5B42332D">
            <wp:simplePos x="0" y="0"/>
            <wp:positionH relativeFrom="column">
              <wp:posOffset>633730</wp:posOffset>
            </wp:positionH>
            <wp:positionV relativeFrom="paragraph">
              <wp:posOffset>272880</wp:posOffset>
            </wp:positionV>
            <wp:extent cx="4019550" cy="2982595"/>
            <wp:effectExtent l="0" t="0" r="0" b="825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hatsApp Image 2023-12-24 at 09.09.35_e6d8b129.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19550" cy="2982595"/>
                    </a:xfrm>
                    <a:prstGeom prst="rect">
                      <a:avLst/>
                    </a:prstGeom>
                  </pic:spPr>
                </pic:pic>
              </a:graphicData>
            </a:graphic>
            <wp14:sizeRelH relativeFrom="margin">
              <wp14:pctWidth>0</wp14:pctWidth>
            </wp14:sizeRelH>
            <wp14:sizeRelV relativeFrom="margin">
              <wp14:pctHeight>0</wp14:pctHeight>
            </wp14:sizeRelV>
          </wp:anchor>
        </w:drawing>
      </w:r>
    </w:p>
    <w:p w:rsidR="00237522" w:rsidRPr="00241C8C" w:rsidRDefault="00237522" w:rsidP="00237522">
      <w:pPr>
        <w:ind w:firstLine="567"/>
        <w:jc w:val="center"/>
        <w:rPr>
          <w:rFonts w:cs="Times New Roman"/>
        </w:rPr>
      </w:pPr>
      <w:r>
        <w:rPr>
          <w:noProof/>
          <w:lang w:val="en-US"/>
        </w:rPr>
        <mc:AlternateContent>
          <mc:Choice Requires="wps">
            <w:drawing>
              <wp:anchor distT="0" distB="0" distL="114300" distR="114300" simplePos="0" relativeHeight="251663360" behindDoc="0" locked="0" layoutInCell="1" allowOverlap="1" wp14:anchorId="15B22449" wp14:editId="6E26BD50">
                <wp:simplePos x="0" y="0"/>
                <wp:positionH relativeFrom="column">
                  <wp:posOffset>702945</wp:posOffset>
                </wp:positionH>
                <wp:positionV relativeFrom="paragraph">
                  <wp:posOffset>340360</wp:posOffset>
                </wp:positionV>
                <wp:extent cx="3954145" cy="219075"/>
                <wp:effectExtent l="0" t="0" r="8255" b="9525"/>
                <wp:wrapTopAndBottom/>
                <wp:docPr id="78" name="Text Box 78"/>
                <wp:cNvGraphicFramePr/>
                <a:graphic xmlns:a="http://schemas.openxmlformats.org/drawingml/2006/main">
                  <a:graphicData uri="http://schemas.microsoft.com/office/word/2010/wordprocessingShape">
                    <wps:wsp>
                      <wps:cNvSpPr txBox="1"/>
                      <wps:spPr>
                        <a:xfrm>
                          <a:off x="0" y="0"/>
                          <a:ext cx="3954145" cy="219075"/>
                        </a:xfrm>
                        <a:prstGeom prst="rect">
                          <a:avLst/>
                        </a:prstGeom>
                        <a:solidFill>
                          <a:prstClr val="white"/>
                        </a:solidFill>
                        <a:ln>
                          <a:noFill/>
                        </a:ln>
                        <a:effectLst/>
                      </wps:spPr>
                      <wps:txbx>
                        <w:txbxContent>
                          <w:p w:rsidR="00237522" w:rsidRPr="00A77694" w:rsidRDefault="00237522" w:rsidP="00237522">
                            <w:pPr>
                              <w:pStyle w:val="Caption"/>
                              <w:spacing w:line="480" w:lineRule="auto"/>
                              <w:jc w:val="center"/>
                              <w:rPr>
                                <w:noProof/>
                                <w:sz w:val="24"/>
                              </w:rPr>
                            </w:pPr>
                            <w:bookmarkStart w:id="1" w:name="_Toc156382317"/>
                            <w:r>
                              <w:t xml:space="preserve">Gambar </w:t>
                            </w:r>
                            <w:r>
                              <w:fldChar w:fldCharType="begin"/>
                            </w:r>
                            <w:r>
                              <w:instrText xml:space="preserve"> SEQ Gambar \* ARABIC </w:instrText>
                            </w:r>
                            <w:r>
                              <w:fldChar w:fldCharType="separate"/>
                            </w:r>
                            <w:r>
                              <w:rPr>
                                <w:noProof/>
                              </w:rPr>
                              <w:t>10</w:t>
                            </w:r>
                            <w:r>
                              <w:fldChar w:fldCharType="end"/>
                            </w:r>
                            <w:r>
                              <w:rPr>
                                <w:lang w:val="en-US"/>
                              </w:rPr>
                              <w:t xml:space="preserve"> Lampiran Wawancara Moderator</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B22449" id="Text Box 78" o:spid="_x0000_s1027" type="#_x0000_t202" style="position:absolute;left:0;text-align:left;margin-left:55.35pt;margin-top:26.8pt;width:311.35pt;height:17.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" stroked="f">
                <v:textbox inset="0,0,0,0">
                  <w:txbxContent>
                    <w:p w:rsidR="00237522" w:rsidRPr="00A77694" w:rsidRDefault="00237522" w:rsidP="00237522">
                      <w:pPr>
                        <w:pStyle w:val="Caption"/>
                        <w:spacing w:line="480" w:lineRule="auto"/>
                        <w:jc w:val="center"/>
                        <w:rPr>
                          <w:noProof/>
                          <w:sz w:val="24"/>
                        </w:rPr>
                      </w:pPr>
                      <w:bookmarkStart w:id="3" w:name="_Toc156382317"/>
                      <w:r>
                        <w:t xml:space="preserve">Gambar </w:t>
                      </w:r>
                      <w:r>
                        <w:fldChar w:fldCharType="begin"/>
                      </w:r>
                      <w:r>
                        <w:instrText xml:space="preserve"> SEQ Gambar \* ARABIC </w:instrText>
                      </w:r>
                      <w:r>
                        <w:fldChar w:fldCharType="separate"/>
                      </w:r>
                      <w:r>
                        <w:rPr>
                          <w:noProof/>
                        </w:rPr>
                        <w:t>10</w:t>
                      </w:r>
                      <w:r>
                        <w:fldChar w:fldCharType="end"/>
                      </w:r>
                      <w:r>
                        <w:rPr>
                          <w:lang w:val="en-US"/>
                        </w:rPr>
                        <w:t xml:space="preserve"> Lampiran Wawancara Moderator</w:t>
                      </w:r>
                      <w:bookmarkEnd w:id="3"/>
                    </w:p>
                  </w:txbxContent>
                </v:textbox>
                <w10:wrap type="topAndBottom"/>
              </v:shape>
            </w:pict>
          </mc:Fallback>
        </mc:AlternateContent>
      </w:r>
    </w:p>
    <w:p w:rsidR="00237522" w:rsidRPr="00241C8C" w:rsidRDefault="00237522" w:rsidP="00237522">
      <w:r w:rsidRPr="00241C8C">
        <w:rPr>
          <w:noProof/>
          <w:lang w:val="en-US"/>
        </w:rPr>
        <w:drawing>
          <wp:anchor distT="0" distB="0" distL="114300" distR="114300" simplePos="0" relativeHeight="251659264" behindDoc="0" locked="0" layoutInCell="1" allowOverlap="1" wp14:anchorId="5F399A20" wp14:editId="3FDAA567">
            <wp:simplePos x="0" y="0"/>
            <wp:positionH relativeFrom="margin">
              <wp:posOffset>699135</wp:posOffset>
            </wp:positionH>
            <wp:positionV relativeFrom="paragraph">
              <wp:posOffset>284262</wp:posOffset>
            </wp:positionV>
            <wp:extent cx="3954145" cy="2224405"/>
            <wp:effectExtent l="0" t="0" r="8255" b="4445"/>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WhatsApp Image 2023-12-24 at 09.09.32_6d1efc4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54145" cy="2224405"/>
                    </a:xfrm>
                    <a:prstGeom prst="rect">
                      <a:avLst/>
                    </a:prstGeom>
                  </pic:spPr>
                </pic:pic>
              </a:graphicData>
            </a:graphic>
            <wp14:sizeRelH relativeFrom="margin">
              <wp14:pctWidth>0</wp14:pctWidth>
            </wp14:sizeRelH>
            <wp14:sizeRelV relativeFrom="margin">
              <wp14:pctHeight>0</wp14:pctHeight>
            </wp14:sizeRelV>
          </wp:anchor>
        </w:drawing>
      </w:r>
      <w:r w:rsidRPr="00241C8C">
        <w:br w:type="page"/>
      </w:r>
    </w:p>
    <w:p w:rsidR="00237522" w:rsidRPr="00241C8C" w:rsidRDefault="00237522" w:rsidP="00237522">
      <w:pPr>
        <w:spacing w:line="480" w:lineRule="auto"/>
      </w:pPr>
      <w:r>
        <w:rPr>
          <w:noProof/>
          <w:lang w:val="en-US"/>
        </w:rPr>
        <mc:AlternateContent>
          <mc:Choice Requires="wpg">
            <w:drawing>
              <wp:anchor distT="0" distB="0" distL="114300" distR="114300" simplePos="0" relativeHeight="251661312" behindDoc="0" locked="0" layoutInCell="1" allowOverlap="1" wp14:anchorId="420829D9" wp14:editId="4E3A43F8">
                <wp:simplePos x="0" y="0"/>
                <wp:positionH relativeFrom="column">
                  <wp:posOffset>236220</wp:posOffset>
                </wp:positionH>
                <wp:positionV relativeFrom="paragraph">
                  <wp:posOffset>254000</wp:posOffset>
                </wp:positionV>
                <wp:extent cx="4438650" cy="7677785"/>
                <wp:effectExtent l="0" t="0" r="0" b="0"/>
                <wp:wrapTopAndBottom/>
                <wp:docPr id="79" name="Group 79"/>
                <wp:cNvGraphicFramePr/>
                <a:graphic xmlns:a="http://schemas.openxmlformats.org/drawingml/2006/main">
                  <a:graphicData uri="http://schemas.microsoft.com/office/word/2010/wordprocessingGroup">
                    <wpg:wgp>
                      <wpg:cNvGrpSpPr/>
                      <wpg:grpSpPr>
                        <a:xfrm>
                          <a:off x="0" y="0"/>
                          <a:ext cx="4438650" cy="7677785"/>
                          <a:chOff x="0" y="0"/>
                          <a:chExt cx="4674870" cy="8086090"/>
                        </a:xfrm>
                      </wpg:grpSpPr>
                      <pic:pic xmlns:pic="http://schemas.openxmlformats.org/drawingml/2006/picture">
                        <pic:nvPicPr>
                          <pic:cNvPr id="69" name="Picture 6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9525"/>
                            <a:ext cx="1856105" cy="4019550"/>
                          </a:xfrm>
                          <a:prstGeom prst="rect">
                            <a:avLst/>
                          </a:prstGeom>
                        </pic:spPr>
                      </pic:pic>
                      <pic:pic xmlns:pic="http://schemas.openxmlformats.org/drawingml/2006/picture">
                        <pic:nvPicPr>
                          <pic:cNvPr id="70" name="Picture 7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819400" y="0"/>
                            <a:ext cx="1855470" cy="4019550"/>
                          </a:xfrm>
                          <a:prstGeom prst="rect">
                            <a:avLst/>
                          </a:prstGeom>
                        </pic:spPr>
                      </pic:pic>
                      <pic:pic xmlns:pic="http://schemas.openxmlformats.org/drawingml/2006/picture">
                        <pic:nvPicPr>
                          <pic:cNvPr id="71" name="Picture 7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4067175"/>
                            <a:ext cx="1856105" cy="4018915"/>
                          </a:xfrm>
                          <a:prstGeom prst="rect">
                            <a:avLst/>
                          </a:prstGeom>
                        </pic:spPr>
                      </pic:pic>
                      <pic:pic xmlns:pic="http://schemas.openxmlformats.org/drawingml/2006/picture">
                        <pic:nvPicPr>
                          <pic:cNvPr id="72" name="Picture 7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19400" y="4067175"/>
                            <a:ext cx="1855470" cy="40189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CD6C17" id="Group 79" o:spid="_x0000_s1026" style="position:absolute;margin-left:18.6pt;margin-top:20pt;width:349.5pt;height:604.55pt;z-index:251661312;mso-width-relative:margin;mso-height-relative:margin" coordsize="46748,808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9" o:spid="_x0000_s1027" type="#_x0000_t75" style="position:absolute;top:95;width:18561;height:40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YsKfDAAAA2wAAAA8AAABkcnMvZG93bnJldi54bWxEj09rAjEUxO8Fv0N4Qm81saDU1SgiFIoX&#10;cSt6fSTP/ePmZdmkuvXTNwXB4zAzv2EWq9414kpdqDxrGI8UCGLjbcWFhsP359sHiBCRLTaeScMv&#10;BVgtBy8LzKy/8Z6ueSxEgnDIUEMZY5tJGUxJDsPIt8TJO/vOYUyyK6Tt8JbgrpHvSk2lw4rTQokt&#10;bUoyl/zHaTjuz7KemJg3M7M73bm+qHqrtH4d9us5iEh9fIYf7S+rYTqD/y/pB8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liwp8MAAADbAAAADwAAAAAAAAAAAAAAAACf&#10;AgAAZHJzL2Rvd25yZXYueG1sUEsFBgAAAAAEAAQA9wAAAI8DAAAAAA==&#10;">
                  <v:imagedata r:id="rId15" o:title=""/>
                  <v:path arrowok="t"/>
                </v:shape>
                <v:shape id="Picture 70" o:spid="_x0000_s1028" type="#_x0000_t75" style="position:absolute;left:28194;width:18554;height:40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WAby/AAAA2wAAAA8AAABkcnMvZG93bnJldi54bWxET02LwjAQvQv7H8IIXmSbKuhK1yiL7IJX&#10;qyB7G5ppWmwmpYlt/ffmIHh8vO/tfrSN6KnztWMFiyQFQVw4XbNRcDn/fW5A+ICssXFMCh7kYb/7&#10;mGwx027gE/V5MCKGsM9QQRVCm0npi4os+sS1xJErXWcxRNgZqTscYrht5DJN19JizbGhwpYOFRW3&#10;/G4VzB8GQ7lZ/v5fFv3VDMeVnecrpWbT8ecbRKAxvMUv91Er+Irr45f4A+TuC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j1gG8vwAAANsAAAAPAAAAAAAAAAAAAAAAAJ8CAABk&#10;cnMvZG93bnJldi54bWxQSwUGAAAAAAQABAD3AAAAiwMAAAAA&#10;">
                  <v:imagedata r:id="rId16" o:title=""/>
                  <v:path arrowok="t"/>
                </v:shape>
                <v:shape id="Picture 71" o:spid="_x0000_s1029" type="#_x0000_t75" style="position:absolute;top:40671;width:18561;height:40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uhMDFAAAA2wAAAA8AAABkcnMvZG93bnJldi54bWxEj9FqwkAURN+F/sNyC30R3VixSnSVUrCo&#10;0BY1H3DJXpPQ7N10dxvj37uC4OMwM2eYxaoztWjJ+cqygtEwAUGcW11xoSA7rgczED4ga6wtk4IL&#10;eVgtn3oLTLU9857aQyhEhLBPUUEZQpNK6fOSDPqhbYijd7LOYIjSFVI7PEe4qeVrkrxJgxXHhRIb&#10;+igp/z38GwXJeOuydrb7+st+uum6OvUn5vNbqZfn7n0OIlAXHuF7e6MVTEdw+xJ/gFxe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7oTAxQAAANsAAAAPAAAAAAAAAAAAAAAA&#10;AJ8CAABkcnMvZG93bnJldi54bWxQSwUGAAAAAAQABAD3AAAAkQMAAAAA&#10;">
                  <v:imagedata r:id="rId17" o:title=""/>
                  <v:path arrowok="t"/>
                </v:shape>
                <v:shape id="Picture 72" o:spid="_x0000_s1030" type="#_x0000_t75" style="position:absolute;left:28194;top:40671;width:18554;height:401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VlPrCAAAA2wAAAA8AAABkcnMvZG93bnJldi54bWxEj0FrwkAUhO9C/8PyCt7MRgUt0VWKtCWn&#10;grF4fmSfm2D2bZrdmuTfdwXB4zAz3zDb/WAbcaPO144VzJMUBHHpdM1Gwc/pc/YGwgdkjY1jUjCS&#10;h/3uZbLFTLuej3QrghERwj5DBVUIbSalLyuy6BPXEkfv4jqLIcrOSN1hH+G2kYs0XUmLNceFCls6&#10;VFReiz+rwMy/8OOsacz1mH/36fLwa/JCqenr8L4BEWgIz/CjnWsF6wXcv8QfIH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VZT6wgAAANsAAAAPAAAAAAAAAAAAAAAAAJ8C&#10;AABkcnMvZG93bnJldi54bWxQSwUGAAAAAAQABAD3AAAAjgMAAAAA&#10;">
                  <v:imagedata r:id="rId18" o:title=""/>
                  <v:path arrowok="t"/>
                </v:shape>
                <w10:wrap type="topAndBottom"/>
              </v:group>
            </w:pict>
          </mc:Fallback>
        </mc:AlternateContent>
      </w:r>
      <w:r>
        <w:rPr>
          <w:noProof/>
          <w:lang w:val="en-US"/>
        </w:rPr>
        <mc:AlternateContent>
          <mc:Choice Requires="wps">
            <w:drawing>
              <wp:anchor distT="0" distB="0" distL="114300" distR="114300" simplePos="0" relativeHeight="251664384" behindDoc="0" locked="0" layoutInCell="1" allowOverlap="1" wp14:anchorId="2C4E6EA4" wp14:editId="57F7527B">
                <wp:simplePos x="0" y="0"/>
                <wp:positionH relativeFrom="column">
                  <wp:posOffset>1417320</wp:posOffset>
                </wp:positionH>
                <wp:positionV relativeFrom="paragraph">
                  <wp:posOffset>0</wp:posOffset>
                </wp:positionV>
                <wp:extent cx="2190750" cy="257175"/>
                <wp:effectExtent l="0" t="0" r="0" b="9525"/>
                <wp:wrapTopAndBottom/>
                <wp:docPr id="80" name="Text Box 80"/>
                <wp:cNvGraphicFramePr/>
                <a:graphic xmlns:a="http://schemas.openxmlformats.org/drawingml/2006/main">
                  <a:graphicData uri="http://schemas.microsoft.com/office/word/2010/wordprocessingShape">
                    <wps:wsp>
                      <wps:cNvSpPr txBox="1"/>
                      <wps:spPr>
                        <a:xfrm>
                          <a:off x="0" y="0"/>
                          <a:ext cx="2190750" cy="257175"/>
                        </a:xfrm>
                        <a:prstGeom prst="rect">
                          <a:avLst/>
                        </a:prstGeom>
                        <a:solidFill>
                          <a:prstClr val="white"/>
                        </a:solidFill>
                        <a:ln>
                          <a:noFill/>
                        </a:ln>
                        <a:effectLst/>
                      </wps:spPr>
                      <wps:txbx>
                        <w:txbxContent>
                          <w:p w:rsidR="00237522" w:rsidRPr="002B3A72" w:rsidRDefault="00237522" w:rsidP="00237522">
                            <w:pPr>
                              <w:pStyle w:val="Caption"/>
                              <w:spacing w:line="480" w:lineRule="auto"/>
                              <w:jc w:val="center"/>
                              <w:rPr>
                                <w:noProof/>
                                <w:sz w:val="24"/>
                              </w:rPr>
                            </w:pPr>
                            <w:bookmarkStart w:id="2" w:name="_Toc156382318"/>
                            <w:r>
                              <w:t xml:space="preserve">Gambar </w:t>
                            </w:r>
                            <w:r>
                              <w:fldChar w:fldCharType="begin"/>
                            </w:r>
                            <w:r>
                              <w:instrText xml:space="preserve"> SEQ Gambar \* ARABIC </w:instrText>
                            </w:r>
                            <w:r>
                              <w:fldChar w:fldCharType="separate"/>
                            </w:r>
                            <w:r>
                              <w:rPr>
                                <w:noProof/>
                              </w:rPr>
                              <w:t>11</w:t>
                            </w:r>
                            <w:r>
                              <w:fldChar w:fldCharType="end"/>
                            </w:r>
                            <w:r>
                              <w:rPr>
                                <w:lang w:val="en-US"/>
                              </w:rPr>
                              <w:t xml:space="preserve"> Lampiran Wawancara Anggota</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E6EA4" id="Text Box 80" o:spid="_x0000_s1028" type="#_x0000_t202" style="position:absolute;margin-left:111.6pt;margin-top:0;width:172.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" stroked="f">
                <v:textbox inset="0,0,0,0">
                  <w:txbxContent>
                    <w:p w:rsidR="00237522" w:rsidRPr="002B3A72" w:rsidRDefault="00237522" w:rsidP="00237522">
                      <w:pPr>
                        <w:pStyle w:val="Caption"/>
                        <w:spacing w:line="480" w:lineRule="auto"/>
                        <w:jc w:val="center"/>
                        <w:rPr>
                          <w:noProof/>
                          <w:sz w:val="24"/>
                        </w:rPr>
                      </w:pPr>
                      <w:bookmarkStart w:id="5" w:name="_Toc156382318"/>
                      <w:r>
                        <w:t xml:space="preserve">Gambar </w:t>
                      </w:r>
                      <w:r>
                        <w:fldChar w:fldCharType="begin"/>
                      </w:r>
                      <w:r>
                        <w:instrText xml:space="preserve"> SEQ Gambar \* ARABIC </w:instrText>
                      </w:r>
                      <w:r>
                        <w:fldChar w:fldCharType="separate"/>
                      </w:r>
                      <w:r>
                        <w:rPr>
                          <w:noProof/>
                        </w:rPr>
                        <w:t>11</w:t>
                      </w:r>
                      <w:r>
                        <w:fldChar w:fldCharType="end"/>
                      </w:r>
                      <w:r>
                        <w:rPr>
                          <w:lang w:val="en-US"/>
                        </w:rPr>
                        <w:t xml:space="preserve"> Lampiran Wawancara Anggota</w:t>
                      </w:r>
                      <w:bookmarkEnd w:id="5"/>
                    </w:p>
                  </w:txbxContent>
                </v:textbox>
                <w10:wrap type="topAndBottom"/>
              </v:shape>
            </w:pict>
          </mc:Fallback>
        </mc:AlternateContent>
      </w:r>
    </w:p>
    <w:p w:rsidR="00237522" w:rsidRPr="00AA1034" w:rsidRDefault="00237522" w:rsidP="00237522">
      <w:pPr>
        <w:pStyle w:val="NoSpacing"/>
        <w:spacing w:line="480" w:lineRule="auto"/>
        <w:jc w:val="center"/>
        <w:rPr>
          <w:b/>
        </w:rPr>
      </w:pPr>
      <w:r w:rsidRPr="00AA1034">
        <w:rPr>
          <w:b/>
        </w:rPr>
        <w:t>TRANSKRIP WAWANCARA INFORMAN</w:t>
      </w:r>
    </w:p>
    <w:p w:rsidR="00237522" w:rsidRPr="00241C8C" w:rsidRDefault="00237522" w:rsidP="00237522">
      <w:pPr>
        <w:spacing w:line="360" w:lineRule="auto"/>
        <w:jc w:val="both"/>
        <w:rPr>
          <w:b/>
        </w:rPr>
      </w:pPr>
      <w:r w:rsidRPr="00241C8C">
        <w:rPr>
          <w:b/>
        </w:rPr>
        <w:t>INFORMAN KUNCI (Admin Grup Facebook Sisi Lain Kabupaten Tegal) : Wildan Hermawan</w:t>
      </w:r>
    </w:p>
    <w:p w:rsidR="00237522" w:rsidRPr="00241C8C" w:rsidRDefault="00237522" w:rsidP="00237522">
      <w:pPr>
        <w:spacing w:line="360" w:lineRule="auto"/>
        <w:jc w:val="both"/>
      </w:pPr>
      <w:r w:rsidRPr="00241C8C">
        <w:t>Y : Apa tujuan anda membuat grup facebook SLKT? Kapan? kronologinya bagaimana?</w:t>
      </w:r>
    </w:p>
    <w:p w:rsidR="00237522" w:rsidRPr="00241C8C" w:rsidRDefault="00237522" w:rsidP="00237522">
      <w:pPr>
        <w:spacing w:line="360" w:lineRule="auto"/>
        <w:jc w:val="both"/>
      </w:pPr>
      <w:r w:rsidRPr="00241C8C">
        <w:t xml:space="preserve">W : </w:t>
      </w:r>
      <w:r w:rsidRPr="00241C8C">
        <w:rPr>
          <w:rFonts w:cs="Times New Roman"/>
        </w:rPr>
        <w:t>Grup facebook Sisi Lain Kabupaten Tegal dibuat pada tahun 2010. Kronologinya, dulu saya kan ajudan Bupati, kantornya di rumah dinas Bupati, sering kumpul dengan komunitas kemudian membuat grup facebook yang awalnya untuk klenik, yang tujuannya mengulas dunia lain kabupaten Tegal misalnya mengulik tentang jimat, keris. Tetapi saat saya membuat grup sisi lain, anggota mengira sisi lain sebuah sisi lain kabupaten tegal, disitulah awal mulanya anggota grup memulai banyak kritikan, sudut pandang terhadap kebijakan pemerintah kabupaten Tegal mulai dari kritikan jalan rusak, lampu jalan yang tidak menyala, pelayanan PDAM, pelayanan rumah sakit, dan sebagainya. Yang akhirnya adalah dari tujuan awal saya membuat grup untuk dunia lain, berubah menjadi Sisi Lain atau artinya sudut pandang yang berbeda, lebih jelasnya adalah melihat kabupaten Tegal dari segala sisi. Awalnya hanya puluhan, hingga sekarang sekian ribu, dulu malah mencapai 400 ribu dikarenakan isinya saling menyebarkan berita hoax akhirnya di hilangkan oleh facebook atau di saring.</w:t>
      </w:r>
    </w:p>
    <w:p w:rsidR="00237522" w:rsidRPr="00241C8C" w:rsidRDefault="00237522" w:rsidP="00237522">
      <w:pPr>
        <w:spacing w:line="360" w:lineRule="auto"/>
        <w:jc w:val="both"/>
      </w:pPr>
      <w:r w:rsidRPr="00241C8C">
        <w:t>Y : Untuk anggotanya sendiri itu siapa saja?</w:t>
      </w:r>
    </w:p>
    <w:p w:rsidR="00237522" w:rsidRPr="00241C8C" w:rsidRDefault="00237522" w:rsidP="00237522">
      <w:pPr>
        <w:spacing w:line="360" w:lineRule="auto"/>
        <w:jc w:val="both"/>
      </w:pPr>
      <w:r w:rsidRPr="00241C8C">
        <w:t xml:space="preserve">W : </w:t>
      </w:r>
      <w:r w:rsidRPr="00241C8C">
        <w:rPr>
          <w:rFonts w:cs="Times New Roman"/>
        </w:rPr>
        <w:t>Anggotanya semua yang memiliki akun facebook, dulu di batasi hanya warga kabupaten Tegal saja ternyata tidak bisa, karena orang tegal sendiri pun kebanyakan merantau di Jakarta bahkan ada yang menjadi TKI, akhirnya di perluas lagi menjadi semua warga Tegal yang ada di seluruh Indonesia, tidak menutup keungkinan juga untuk warga tegal di luar kabupaten Tegal. Dulu juga ada Bupati Tegal saat itu Agus Suryanto yang aktif di facebook, jadi beliau sendiri yang langsung menjawab. Misalkan ada keluhan pelayanan disdukcapil yang kurang beliau langsung menjawab langsung di tahun 2010 an, kemudian ada juga kepala dinas – kepala dinas, seperti kepala dinas dukcapil, kepala dinas pekerjaan umum, kepala dinas pimpinan rumah sakit, dan sebagainya, mereka mempunyai facebook dan menjadi salah satu anggota grup kemudian ikut menjawab ketika ada keluhan masyarakat terkait pelayanan yang ada di kabupaten Tegal. Kadang juga mereka menyampaikan program apa yang mereka punya diumumkan lewat grup facebook Sisi Lain Kabupaten Tegal.</w:t>
      </w:r>
    </w:p>
    <w:p w:rsidR="00237522" w:rsidRPr="00241C8C" w:rsidRDefault="00237522" w:rsidP="00237522">
      <w:pPr>
        <w:spacing w:line="360" w:lineRule="auto"/>
        <w:jc w:val="both"/>
      </w:pPr>
      <w:r w:rsidRPr="00241C8C">
        <w:t>Y :</w:t>
      </w:r>
      <w:r>
        <w:rPr>
          <w:lang w:val="en-US"/>
        </w:rPr>
        <w:t xml:space="preserve"> </w:t>
      </w:r>
      <w:r w:rsidRPr="00241C8C">
        <w:t>Apakah ada proses seleksi terhadap informasi yang dibuat supaya postingan bisa di terbit di dalam grup facebook SLKT? Prosesnya apa saja.</w:t>
      </w:r>
    </w:p>
    <w:p w:rsidR="00237522" w:rsidRPr="00241C8C" w:rsidRDefault="00237522" w:rsidP="00237522">
      <w:pPr>
        <w:spacing w:line="360" w:lineRule="auto"/>
        <w:jc w:val="both"/>
      </w:pPr>
      <w:r w:rsidRPr="00241C8C">
        <w:t xml:space="preserve">W : </w:t>
      </w:r>
      <w:r w:rsidRPr="00241C8C">
        <w:rPr>
          <w:rFonts w:cs="Times New Roman"/>
        </w:rPr>
        <w:t xml:space="preserve">Sekarang sudah ada seleksi, tetapi dulu belum ada, jadi dulu segala macam postingan bisa langsung masuk ke dalam grup secara otomatis. Sekarang di seleksi dikarenakan dulu pernah ada kasus sebuah komentar anggota yang dilaporkan ke polres dan admin juga dipanggil untuk jadi saksi. Melihat dari kasus itu, kami lebih ketat terhadap postingan begitu kami menilan itu bakal menimbulkan kegaduhan, melanggar hukum dan sebagainya langsung kami tolak, kami banned. Ketika ada sebuah komen seperti itu, dan kebetulan kami sedang online, memantau, langsung kami hapus, kalau terindikasi kegaduhan kami keluarkan anggota tersebut. Apalagi sekarang kan sudah ada undang – undang ITE, pada saat itu kan awal awal masyarakat belum tau, jadi segala status, postingan, komentar itu tidak beraturan. Saat itu saya diundang ke polres untuk mengikuti sosialisasi tentang undang – undang ITE, akhirnya saya memahami apabila nanti ada anggota grup yang kena, itu admin akan ikut serta menjadi saksi </w:t>
      </w:r>
      <w:r w:rsidR="007B5F14">
        <w:rPr>
          <w:rFonts w:cs="Times New Roman"/>
          <w:lang w:val="en-US"/>
        </w:rPr>
        <w:t>kalau</w:t>
      </w:r>
      <w:r w:rsidRPr="00241C8C">
        <w:rPr>
          <w:rFonts w:cs="Times New Roman"/>
        </w:rPr>
        <w:t xml:space="preserve"> emang disitu dinyatakan terlibat, admin bisa ikut menjalani hukuman.</w:t>
      </w:r>
    </w:p>
    <w:p w:rsidR="00237522" w:rsidRPr="00241C8C" w:rsidRDefault="00237522" w:rsidP="00237522">
      <w:pPr>
        <w:spacing w:line="360" w:lineRule="auto"/>
        <w:jc w:val="both"/>
      </w:pPr>
      <w:r w:rsidRPr="00241C8C">
        <w:t>Y :</w:t>
      </w:r>
      <w:r>
        <w:rPr>
          <w:lang w:val="en-US"/>
        </w:rPr>
        <w:t xml:space="preserve"> </w:t>
      </w:r>
      <w:r w:rsidRPr="00241C8C">
        <w:t>Bagaimana Anda memastikan bahwa konten yang dibagikan oleh anggota grup adalah akurat dan relevan?</w:t>
      </w:r>
    </w:p>
    <w:p w:rsidR="00237522" w:rsidRPr="00241C8C" w:rsidRDefault="00237522" w:rsidP="00237522">
      <w:pPr>
        <w:spacing w:line="360" w:lineRule="auto"/>
        <w:jc w:val="both"/>
      </w:pPr>
      <w:r w:rsidRPr="00241C8C">
        <w:t xml:space="preserve">W : </w:t>
      </w:r>
      <w:r w:rsidRPr="00241C8C">
        <w:rPr>
          <w:rFonts w:cs="Times New Roman"/>
        </w:rPr>
        <w:t xml:space="preserve">Artinya, kami sebagai admin itu mendapat sosialisasi dari polres terkait hukum undang – undang ITE, jadi kami bisa menilai konten yang dibagikan itu akurat atau relevan dengan kenyataan. Jadi misalkan ada suatu kejadian, kami pahami dulu </w:t>
      </w:r>
      <w:bookmarkStart w:id="3" w:name="_GoBack"/>
      <w:bookmarkEnd w:id="3"/>
      <w:r w:rsidRPr="00241C8C">
        <w:rPr>
          <w:rFonts w:cs="Times New Roman"/>
        </w:rPr>
        <w:t>isinya kalau sudah akurat dan relevan kami loloskan tetapi kalau tidak ya kami tidak loloskan.</w:t>
      </w:r>
    </w:p>
    <w:p w:rsidR="00237522" w:rsidRPr="00241C8C" w:rsidRDefault="00237522" w:rsidP="00237522">
      <w:pPr>
        <w:spacing w:line="360" w:lineRule="auto"/>
        <w:jc w:val="both"/>
      </w:pPr>
      <w:r w:rsidRPr="00241C8C">
        <w:t>Y : Bagaimana peran anda sebagai admin untuk mengatasi tersebarnya berita hoax di grup facebook SLKT?</w:t>
      </w:r>
    </w:p>
    <w:p w:rsidR="00237522" w:rsidRPr="00241C8C" w:rsidRDefault="00237522" w:rsidP="00237522">
      <w:pPr>
        <w:spacing w:line="360" w:lineRule="auto"/>
        <w:jc w:val="both"/>
      </w:pPr>
      <w:r w:rsidRPr="00241C8C">
        <w:t xml:space="preserve">W : </w:t>
      </w:r>
      <w:r w:rsidRPr="00241C8C">
        <w:rPr>
          <w:rFonts w:cs="Times New Roman"/>
        </w:rPr>
        <w:t>Kami menyampaikan apa yang kami dapatkan saat sosialisasi di polres bersama kominfo terkait undang – undang ITE melalui postingan, himbauan yang dibuat oleh admin dimana sebuah postingan jangan sampai menimbulkan kegaduhan atau hoax, harus menyertakan sumber informasi yang di sebarkan di grup.</w:t>
      </w:r>
    </w:p>
    <w:p w:rsidR="00237522" w:rsidRPr="00241C8C" w:rsidRDefault="00237522" w:rsidP="00237522">
      <w:pPr>
        <w:spacing w:line="360" w:lineRule="auto"/>
        <w:jc w:val="both"/>
      </w:pPr>
      <w:r w:rsidRPr="00241C8C">
        <w:t>Y :</w:t>
      </w:r>
      <w:r>
        <w:rPr>
          <w:lang w:val="en-US"/>
        </w:rPr>
        <w:t xml:space="preserve"> </w:t>
      </w:r>
      <w:r w:rsidRPr="00241C8C">
        <w:t>Apa langkah-langkah yang diambil untuk mengatasi potensi penyebaran informasi palsu (hoax) atau tidak diverifikasi di dalam grup?</w:t>
      </w:r>
    </w:p>
    <w:p w:rsidR="00237522" w:rsidRPr="00241C8C" w:rsidRDefault="00237522" w:rsidP="00237522">
      <w:pPr>
        <w:spacing w:line="360" w:lineRule="auto"/>
        <w:jc w:val="both"/>
        <w:rPr>
          <w:rFonts w:cs="Times New Roman"/>
        </w:rPr>
      </w:pPr>
      <w:r w:rsidRPr="00241C8C">
        <w:t xml:space="preserve">W : </w:t>
      </w:r>
      <w:r w:rsidRPr="00241C8C">
        <w:rPr>
          <w:rFonts w:cs="Times New Roman"/>
        </w:rPr>
        <w:t>Verifikasi bisa dilakukan oleh siapa saja, artinya ketika sebuah postingan muncul dan ada anggota lain yang memverifikasi bahwa yang disebarkan adalah berita yang salah, kami akan ikut membaca dan menilai bahwa itu berita salah atau tidak.</w:t>
      </w:r>
    </w:p>
    <w:p w:rsidR="00237522" w:rsidRPr="00241C8C" w:rsidRDefault="00237522" w:rsidP="00237522">
      <w:pPr>
        <w:spacing w:line="360" w:lineRule="auto"/>
        <w:jc w:val="both"/>
      </w:pPr>
      <w:r w:rsidRPr="00241C8C">
        <w:t>Y :</w:t>
      </w:r>
      <w:r>
        <w:rPr>
          <w:lang w:val="en-US"/>
        </w:rPr>
        <w:t xml:space="preserve"> </w:t>
      </w:r>
      <w:r w:rsidRPr="00241C8C">
        <w:t>Apakah di dalam grup sisi lain kabupaten Tegal terdapat informasi yang bersifat mendidik? Apakah ada contohnya?</w:t>
      </w:r>
    </w:p>
    <w:p w:rsidR="00237522" w:rsidRPr="00241C8C" w:rsidRDefault="00237522" w:rsidP="00237522">
      <w:pPr>
        <w:spacing w:line="360" w:lineRule="auto"/>
        <w:jc w:val="both"/>
      </w:pPr>
      <w:r w:rsidRPr="00241C8C">
        <w:t xml:space="preserve">W : </w:t>
      </w:r>
      <w:r w:rsidRPr="00241C8C">
        <w:rPr>
          <w:rFonts w:cs="Times New Roman"/>
        </w:rPr>
        <w:t>Bukan hanya sekedar untuk informasi terkait kritikan atau sebagainya, kami juga biasanya mengadakan kegiatan yang mendidik. Misalkan ketika ada bencana kami menggalang dana, memberikan donasi, mengawali kepada masyarakat, bahwa dengan menggalang dana bisa memancing masyarakat untuk ikut membantu. Dulu kami juga pernah mengadakan acara terkait penulisan, tetapi hanya sekali setelahnya hanya pelatihan yang lain, misalnya pelatihan penanaman papaya California, pelatihan bekam, dan pelatihan terapi, sekarang kami hanya fokus pada anak asuh jadi tidak dilanjutkan pada kegiatan itu.</w:t>
      </w:r>
    </w:p>
    <w:p w:rsidR="00237522" w:rsidRPr="00241C8C" w:rsidRDefault="00237522" w:rsidP="00237522">
      <w:pPr>
        <w:spacing w:line="360" w:lineRule="auto"/>
        <w:jc w:val="both"/>
      </w:pPr>
      <w:r w:rsidRPr="00241C8C">
        <w:t>Y :</w:t>
      </w:r>
      <w:r>
        <w:rPr>
          <w:lang w:val="en-US"/>
        </w:rPr>
        <w:t xml:space="preserve"> </w:t>
      </w:r>
      <w:r w:rsidRPr="00241C8C">
        <w:t>Selain digunakan untuk menyebarkan informasi yang serius, apakah grup sisi lain kabupaten Tegal terdapat informasi yang bersifat hiburan?</w:t>
      </w:r>
    </w:p>
    <w:p w:rsidR="00237522" w:rsidRPr="00241C8C" w:rsidRDefault="00237522" w:rsidP="00237522">
      <w:pPr>
        <w:spacing w:line="360" w:lineRule="auto"/>
        <w:jc w:val="both"/>
      </w:pPr>
      <w:r w:rsidRPr="00241C8C">
        <w:t xml:space="preserve">W : </w:t>
      </w:r>
      <w:r w:rsidRPr="00241C8C">
        <w:rPr>
          <w:rFonts w:cs="Times New Roman"/>
        </w:rPr>
        <w:t>Pada tahun 2012, Pemda Kabupaten Tegal bekerjasama dengan SLKT dan Teh Poci mengadakan kegiatan pemecahan rekor Moci dalam rangka ulang tahun Kabupaten Tegal ke 411 yang di adakan di Pemda. Yang hasilnya adalah tugu poci yang ada di depan Masjid Agung Kabupaten Tegal. Selebihnya ada jalan sehat, pentas musik itu juga dulu sering kami laksanakan.</w:t>
      </w:r>
    </w:p>
    <w:p w:rsidR="00237522" w:rsidRPr="00241C8C" w:rsidRDefault="00237522" w:rsidP="00237522">
      <w:pPr>
        <w:spacing w:line="360" w:lineRule="auto"/>
        <w:jc w:val="both"/>
      </w:pPr>
      <w:r w:rsidRPr="00241C8C">
        <w:t>Y :</w:t>
      </w:r>
      <w:r>
        <w:rPr>
          <w:lang w:val="en-US"/>
        </w:rPr>
        <w:t xml:space="preserve"> </w:t>
      </w:r>
      <w:r w:rsidRPr="00241C8C">
        <w:t>Apakah grup sisi lain kabupaten tegal juga digunakan/dimanfaatkan untuk memantau kegiatan pemerintah, institusi?</w:t>
      </w:r>
    </w:p>
    <w:p w:rsidR="00237522" w:rsidRPr="00241C8C" w:rsidRDefault="00237522" w:rsidP="00237522">
      <w:pPr>
        <w:spacing w:line="360" w:lineRule="auto"/>
        <w:jc w:val="both"/>
      </w:pPr>
      <w:r w:rsidRPr="00241C8C">
        <w:t xml:space="preserve">W : </w:t>
      </w:r>
      <w:r w:rsidRPr="00241C8C">
        <w:rPr>
          <w:rFonts w:cs="Times New Roman"/>
        </w:rPr>
        <w:t>Iya, misalkan jalan rusak, pelayanan fasilitas umum, terkadang netizen ikut memantau hingga kemudian ada jawaban dari pemda klarifikasi terkait itu. Ada lagi contoh yang terdekat itu saat wisata Waduk Cacaban itu pertamakali dibuka pasca renovasi, ada anggota yang posting terkait parkir penataan helm dua ribu, kemudian pihak dinas pariwisata menghubungi, dan di sana memang mengiyakan dan akan kami bina dan setelah itu tidak ada parkir helm.</w:t>
      </w:r>
    </w:p>
    <w:p w:rsidR="00237522" w:rsidRPr="00241C8C" w:rsidRDefault="00237522" w:rsidP="00237522">
      <w:pPr>
        <w:spacing w:line="360" w:lineRule="auto"/>
        <w:jc w:val="both"/>
      </w:pPr>
      <w:r w:rsidRPr="00241C8C">
        <w:t>Y :</w:t>
      </w:r>
      <w:r>
        <w:rPr>
          <w:lang w:val="en-US"/>
        </w:rPr>
        <w:t xml:space="preserve"> </w:t>
      </w:r>
      <w:r w:rsidRPr="00241C8C">
        <w:t>Apakah grup sisi lain kabupaten tegal mampu menjadi mediator/fasiliator bagi anggota grup sisi lain kabupaten Tegal terkait informasi yang disebarluaskan? Menjadi Penengan jika terjadi perselisihan atau perbedaan pendapat oleh seluruh anggota grup facebook.</w:t>
      </w:r>
    </w:p>
    <w:p w:rsidR="00237522" w:rsidRPr="00241C8C" w:rsidRDefault="00237522" w:rsidP="00237522">
      <w:pPr>
        <w:spacing w:line="360" w:lineRule="auto"/>
        <w:jc w:val="both"/>
        <w:rPr>
          <w:rFonts w:cs="Times New Roman"/>
        </w:rPr>
      </w:pPr>
      <w:r w:rsidRPr="00241C8C">
        <w:t xml:space="preserve">W : </w:t>
      </w:r>
      <w:r w:rsidRPr="00241C8C">
        <w:rPr>
          <w:rFonts w:cs="Times New Roman"/>
        </w:rPr>
        <w:t>Iya,  pernah kejadian ada anggota grup SLKT yang berobat di klinik gigi, kemudian pulangnya mendapatkan obat yang kadaluarsa, beliau tidak berani meminum obat tersebut, kemudian obat tersebut di foto lalu melaporkan kejadian tersebut ke admin grup facebook melalui messenger pribadi (tidak di unggah). Kemudian saya libatkan dinas kesehatan, saya hubungi, terus klinik gigi itu juga saya hubungi. Di situ dinas kesehatan menjadi penengah antara masyarakat dengan klinik gigi, saya medianya atau yang mengetahui hasil dari mediasi tersebut. Masyarakat inbok saya bahwa mendapat obat kadaluarsa, saya menghubungi dinkes kemudian menjelaskan kronologinya, dinkes lalu menghubungi klinik itu, setelah mediasi kemudian hasilnya saya umumkan. Mengapa tidak diunggah? karena nantinya jika menyebar kemana mana saya juga bisa di tuntut sama klinik itu, dengan pencemaran nama baik karena saya yang memfasilitasi pencemaran nama baik itu melalui grup SLKT. Tapi ketika dia inbok saya, saya menghubungi dinas kesehatan sebagai dinas yang terkait masalah kesehatan, dinas kesehatan menegur klinik itu, hasilnya saya unggah. Ketika saya mengunggah hasil dari mediasi itu dengan kronologis yang lengkap itu menjadi sebuah berita.</w:t>
      </w:r>
    </w:p>
    <w:p w:rsidR="00237522" w:rsidRPr="00241C8C" w:rsidRDefault="00237522" w:rsidP="00237522">
      <w:pPr>
        <w:spacing w:line="360" w:lineRule="auto"/>
        <w:jc w:val="both"/>
        <w:rPr>
          <w:rFonts w:cs="Times New Roman"/>
          <w:b/>
        </w:rPr>
      </w:pPr>
      <w:r w:rsidRPr="00241C8C">
        <w:rPr>
          <w:rFonts w:cs="Times New Roman"/>
          <w:b/>
        </w:rPr>
        <w:t xml:space="preserve">INFORMAN UTAMA (Moderator </w:t>
      </w:r>
      <w:r w:rsidRPr="00241C8C">
        <w:rPr>
          <w:b/>
        </w:rPr>
        <w:t>Grup Facebook Sisi Lain Kabupaten Tegal</w:t>
      </w:r>
      <w:r w:rsidRPr="00241C8C">
        <w:rPr>
          <w:rFonts w:cs="Times New Roman"/>
          <w:b/>
        </w:rPr>
        <w:t>) : Tarmono</w:t>
      </w:r>
    </w:p>
    <w:p w:rsidR="00237522" w:rsidRPr="00241C8C" w:rsidRDefault="00237522" w:rsidP="00237522">
      <w:pPr>
        <w:spacing w:line="360" w:lineRule="auto"/>
        <w:jc w:val="both"/>
      </w:pPr>
      <w:r w:rsidRPr="00241C8C">
        <w:rPr>
          <w:rFonts w:cs="Times New Roman"/>
        </w:rPr>
        <w:t>Y : Anda menjadi moderator dari kapan?</w:t>
      </w:r>
    </w:p>
    <w:p w:rsidR="00237522" w:rsidRPr="00241C8C" w:rsidRDefault="00237522" w:rsidP="00237522">
      <w:pPr>
        <w:spacing w:line="360" w:lineRule="auto"/>
        <w:rPr>
          <w:rFonts w:cs="Times New Roman"/>
        </w:rPr>
      </w:pPr>
      <w:r w:rsidRPr="00241C8C">
        <w:rPr>
          <w:rFonts w:cs="Times New Roman"/>
        </w:rPr>
        <w:t>T : Dari 2014</w:t>
      </w:r>
    </w:p>
    <w:p w:rsidR="00237522" w:rsidRPr="00241C8C" w:rsidRDefault="00237522" w:rsidP="00237522">
      <w:pPr>
        <w:spacing w:line="360" w:lineRule="auto"/>
        <w:jc w:val="both"/>
      </w:pPr>
      <w:r w:rsidRPr="00241C8C">
        <w:rPr>
          <w:rFonts w:cs="Times New Roman"/>
        </w:rPr>
        <w:t>Y : Untuk tugasnya sebagai moderator itu apa?</w:t>
      </w:r>
    </w:p>
    <w:p w:rsidR="00237522" w:rsidRPr="00241C8C" w:rsidRDefault="00237522" w:rsidP="00237522">
      <w:pPr>
        <w:spacing w:line="360" w:lineRule="auto"/>
        <w:rPr>
          <w:rFonts w:cs="Times New Roman"/>
        </w:rPr>
      </w:pPr>
      <w:r w:rsidRPr="00241C8C">
        <w:rPr>
          <w:rFonts w:cs="Times New Roman"/>
        </w:rPr>
        <w:t>T : Acc postingan, dikomunikasikan sama pihak terkait baru di terbit di grup. Misalnya, ada pelayanan yang kurang di rumah sakit tertentu, kemudian kami memastikan kepada rumah sakit tersebut apakah informasi yang di sampaikan anggota grup itu benar atau tidak. jika benar biasanya salah satu staf dari rumah sakit tersebut memberikan klarifikasi melalui komentar di postingan yang di posting di grup.</w:t>
      </w:r>
    </w:p>
    <w:p w:rsidR="00237522" w:rsidRPr="00241C8C" w:rsidRDefault="00237522" w:rsidP="00237522">
      <w:pPr>
        <w:spacing w:line="360" w:lineRule="auto"/>
        <w:jc w:val="both"/>
      </w:pPr>
      <w:r w:rsidRPr="00241C8C">
        <w:rPr>
          <w:rFonts w:cs="Times New Roman"/>
        </w:rPr>
        <w:t>Y : Sebagai moderator, bagaimana Anda memastikan diskusi di grup tetap berlangsung dengan etika dan menghormati kebebasan berpendapat?</w:t>
      </w:r>
    </w:p>
    <w:p w:rsidR="00237522" w:rsidRPr="00241C8C" w:rsidRDefault="00237522" w:rsidP="00237522">
      <w:pPr>
        <w:spacing w:line="360" w:lineRule="auto"/>
        <w:rPr>
          <w:rFonts w:cs="Times New Roman"/>
        </w:rPr>
      </w:pPr>
      <w:r w:rsidRPr="00241C8C">
        <w:rPr>
          <w:rFonts w:cs="Times New Roman"/>
        </w:rPr>
        <w:t>T : Kami biasanya melihat dari akunnya, apakah akun asli atau akun bodong jika terjadi seperti itu (akun palsu) biasanya kami menghapus postingan atau komentar dari akun tersebut. Soalnya pernah ada kejadian seperti itu, ada akun palsu yang kegiatannya cuma ikut-ikutan berkomentar dan menimbulkan perdebatan yang seharusnya tidak dilakukan.</w:t>
      </w:r>
    </w:p>
    <w:p w:rsidR="00237522" w:rsidRPr="00241C8C" w:rsidRDefault="00237522" w:rsidP="00237522">
      <w:pPr>
        <w:spacing w:line="360" w:lineRule="auto"/>
        <w:jc w:val="both"/>
      </w:pPr>
      <w:r w:rsidRPr="00241C8C">
        <w:rPr>
          <w:rFonts w:cs="Times New Roman"/>
        </w:rPr>
        <w:t>Y : Apakah ada kriteria khusus yang Anda terapkan dalam memilih berita atau cerita yang akan dipromosikan di grup?</w:t>
      </w:r>
    </w:p>
    <w:p w:rsidR="00237522" w:rsidRPr="00241C8C" w:rsidRDefault="00237522" w:rsidP="00237522">
      <w:pPr>
        <w:spacing w:line="360" w:lineRule="auto"/>
        <w:rPr>
          <w:rFonts w:cs="Times New Roman"/>
        </w:rPr>
      </w:pPr>
      <w:r w:rsidRPr="00241C8C">
        <w:rPr>
          <w:rFonts w:cs="Times New Roman"/>
        </w:rPr>
        <w:t>T : Yang terpenting adalah tidak mengandung unsur sara, hoax, dan tidak melanggar ITE</w:t>
      </w:r>
    </w:p>
    <w:p w:rsidR="00237522" w:rsidRPr="00241C8C" w:rsidRDefault="00237522" w:rsidP="00237522">
      <w:pPr>
        <w:spacing w:line="360" w:lineRule="auto"/>
        <w:jc w:val="both"/>
      </w:pPr>
      <w:r w:rsidRPr="00241C8C">
        <w:rPr>
          <w:rFonts w:cs="Times New Roman"/>
        </w:rPr>
        <w:t>Y : Bagaimana Anda merespons ketika ada konflik atau perbedaan pendapat di dalam grup terkait berita atau informasi yang dibagikan?</w:t>
      </w:r>
    </w:p>
    <w:p w:rsidR="00237522" w:rsidRPr="00241C8C" w:rsidRDefault="00237522" w:rsidP="00237522">
      <w:pPr>
        <w:spacing w:line="360" w:lineRule="auto"/>
        <w:rPr>
          <w:rFonts w:cs="Times New Roman"/>
        </w:rPr>
      </w:pPr>
      <w:r w:rsidRPr="00241C8C">
        <w:rPr>
          <w:rFonts w:cs="Times New Roman"/>
        </w:rPr>
        <w:t>T : Menengahi, memberi iformasi yang valid yang sebenarnya terjadi.</w:t>
      </w:r>
    </w:p>
    <w:p w:rsidR="00237522" w:rsidRPr="00241C8C" w:rsidRDefault="00237522" w:rsidP="00237522">
      <w:pPr>
        <w:spacing w:line="360" w:lineRule="auto"/>
        <w:jc w:val="both"/>
      </w:pPr>
      <w:r w:rsidRPr="00241C8C">
        <w:rPr>
          <w:rFonts w:cs="Times New Roman"/>
        </w:rPr>
        <w:t>Y : Apa tindakan yang diambil jika ada anggota yang melanggar aturan atau menyebarkan informasi palsu di dalam grup? Apakah sudah ada yang pernah melakukan hal tersebut?</w:t>
      </w:r>
    </w:p>
    <w:p w:rsidR="00237522" w:rsidRPr="00241C8C" w:rsidRDefault="00237522" w:rsidP="00237522">
      <w:pPr>
        <w:spacing w:line="360" w:lineRule="auto"/>
        <w:rPr>
          <w:rFonts w:cs="Times New Roman"/>
        </w:rPr>
      </w:pPr>
      <w:r w:rsidRPr="00241C8C">
        <w:rPr>
          <w:rFonts w:cs="Times New Roman"/>
        </w:rPr>
        <w:t>T : jawaban sama seperti di atas ya. “Dilihat dari akun terlebih dahulu, Dulu ada yang pernah anggota grup yang melanggar aturan lalu kami sebagai pengurus memberikan sanksi toleransi (senyapkan akun), jadi anggota tidak bisa membuat postingan dan juga tidak bisa berkomentar di grup. Jika hal serupa terulang maka pengurus grup akan mengeluarkan anggota tersebut.</w:t>
      </w:r>
    </w:p>
    <w:p w:rsidR="00237522" w:rsidRPr="00241C8C" w:rsidRDefault="00237522" w:rsidP="00237522">
      <w:pPr>
        <w:spacing w:line="360" w:lineRule="auto"/>
        <w:rPr>
          <w:rFonts w:cs="Times New Roman"/>
        </w:rPr>
      </w:pPr>
      <w:r w:rsidRPr="00241C8C">
        <w:rPr>
          <w:rFonts w:cs="Times New Roman"/>
        </w:rPr>
        <w:t xml:space="preserve">Y : Bagaimana Anda bekerja sama dengan admin dan anggota lainnya untuk menciptakan lingkungan yang mendukung </w:t>
      </w:r>
      <w:r w:rsidRPr="00235720">
        <w:rPr>
          <w:rFonts w:cs="Times New Roman"/>
          <w:i/>
        </w:rPr>
        <w:t>Citizen Journalism</w:t>
      </w:r>
      <w:r w:rsidRPr="00241C8C">
        <w:rPr>
          <w:rFonts w:cs="Times New Roman"/>
        </w:rPr>
        <w:t xml:space="preserve"> yang berkualitas?</w:t>
      </w:r>
    </w:p>
    <w:p w:rsidR="00237522" w:rsidRPr="00241C8C" w:rsidRDefault="00237522" w:rsidP="00237522">
      <w:pPr>
        <w:spacing w:line="360" w:lineRule="auto"/>
        <w:rPr>
          <w:rFonts w:cs="Times New Roman"/>
        </w:rPr>
      </w:pPr>
      <w:r w:rsidRPr="00241C8C">
        <w:rPr>
          <w:rFonts w:cs="Times New Roman"/>
        </w:rPr>
        <w:t>T : Dikomunikasikan ke seluruh pengurus grup. Terus biasanya pengurus mengadakan kumpulan kadang tiga bulan sekali, tergantung kesenggangan.</w:t>
      </w:r>
    </w:p>
    <w:p w:rsidR="00237522" w:rsidRPr="00241C8C" w:rsidRDefault="00237522" w:rsidP="00237522">
      <w:pPr>
        <w:spacing w:line="360" w:lineRule="auto"/>
        <w:rPr>
          <w:rFonts w:cs="Times New Roman"/>
        </w:rPr>
      </w:pPr>
      <w:r w:rsidRPr="00241C8C">
        <w:rPr>
          <w:rFonts w:cs="Times New Roman"/>
        </w:rPr>
        <w:br w:type="page"/>
      </w:r>
    </w:p>
    <w:p w:rsidR="00237522" w:rsidRPr="00241C8C" w:rsidRDefault="00237522" w:rsidP="00237522">
      <w:pPr>
        <w:spacing w:line="360" w:lineRule="auto"/>
        <w:jc w:val="both"/>
        <w:rPr>
          <w:b/>
        </w:rPr>
      </w:pPr>
      <w:r w:rsidRPr="00241C8C">
        <w:rPr>
          <w:b/>
        </w:rPr>
        <w:t>INFORMAN PENDUKUNG (Anggota Grup Facebook Sisi Lain Kabupaten Tegal) : Muslim Nuryadin</w:t>
      </w:r>
    </w:p>
    <w:p w:rsidR="00237522" w:rsidRPr="00241C8C" w:rsidRDefault="00237522" w:rsidP="00237522">
      <w:pPr>
        <w:spacing w:line="360" w:lineRule="auto"/>
        <w:jc w:val="both"/>
      </w:pPr>
      <w:r w:rsidRPr="00241C8C">
        <w:t xml:space="preserve">Y : Apakah anda pernah berkontribusi dalam menyebarkan informasi ke dalam grup facebook Sisi Lain Kabupaten Tegal?. pertanyaan di atas dijawab </w:t>
      </w:r>
    </w:p>
    <w:p w:rsidR="00237522" w:rsidRPr="00241C8C" w:rsidRDefault="00237522" w:rsidP="00237522">
      <w:pPr>
        <w:spacing w:line="360" w:lineRule="auto"/>
        <w:jc w:val="both"/>
      </w:pPr>
      <w:r w:rsidRPr="00241C8C">
        <w:t>M : Ya, Pernah.</w:t>
      </w:r>
    </w:p>
    <w:p w:rsidR="00237522" w:rsidRPr="00241C8C" w:rsidRDefault="00237522" w:rsidP="00237522">
      <w:pPr>
        <w:spacing w:line="360" w:lineRule="auto"/>
        <w:jc w:val="both"/>
      </w:pPr>
      <w:r w:rsidRPr="00241C8C">
        <w:t xml:space="preserve">Y : Kapan anda mulai bergabung di grup facebook Sisi Lain Kabupaten Tegal dan Apa yang mendorong anda untuk ikut bergabung ke dalam grup facebook Sisi Lain Kabupaten Tegal, yg merupakan grup </w:t>
      </w:r>
      <w:r w:rsidRPr="00235720">
        <w:rPr>
          <w:i/>
        </w:rPr>
        <w:t>Citizen Journalism</w:t>
      </w:r>
      <w:r w:rsidRPr="00241C8C">
        <w:t xml:space="preserve"> (jurnalisme warga) dan ikut serta dalam membagikan informasi?. </w:t>
      </w:r>
    </w:p>
    <w:p w:rsidR="00237522" w:rsidRPr="00241C8C" w:rsidRDefault="00237522" w:rsidP="00237522">
      <w:pPr>
        <w:spacing w:line="360" w:lineRule="auto"/>
        <w:jc w:val="both"/>
      </w:pPr>
      <w:r w:rsidRPr="00241C8C">
        <w:t>M: Mulai bergabung pada tahun 2018, Yang mendorong saya bergabung grup Sisi Lain Kabupaten Tegal adalah grup ini satu-satunya yg mampu menjadi wadah, telinga, lisan masyarakat dalam berbagai keluhan terhadap bermacam,macam masalah di kab.Tegal, dari mulai pelayanan kesehatan, keluhan jalan rusak hingga kebijakan para pemangku kab.Tegal. dan tentunya yang menjadikan kami bangga ada SLKT adalah dari sekian banyak keluhan yg diposting di SLKT, banyak yang langsung ditanggapi dengan serius (diberikan solusi) dari pihak Pemda kab.Tegal</w:t>
      </w:r>
    </w:p>
    <w:p w:rsidR="00237522" w:rsidRPr="00241C8C" w:rsidRDefault="00237522" w:rsidP="00237522">
      <w:pPr>
        <w:spacing w:line="360" w:lineRule="auto"/>
        <w:jc w:val="both"/>
      </w:pPr>
      <w:r w:rsidRPr="00241C8C">
        <w:t xml:space="preserve">Y : Terkait anda juga pernah menyebarkan informasi di grup, lalu bagaimana anda memastikan keakuratan informasi yg anda peroleh sebelum diterbitkan ke dalam grup facebook Sisi Lain Kabupaten Tegal?.  </w:t>
      </w:r>
    </w:p>
    <w:p w:rsidR="00237522" w:rsidRPr="00241C8C" w:rsidRDefault="00237522" w:rsidP="00237522">
      <w:pPr>
        <w:spacing w:line="360" w:lineRule="auto"/>
        <w:jc w:val="both"/>
      </w:pPr>
      <w:r w:rsidRPr="00241C8C">
        <w:t>M: Informasi yang kami bagikan/posting adalah informasi seputar kab.Tegal, baik berita keluhan, bencana alam, kehilangan, kecelakaan dan kehilangan anggota keluarga. Akan selalu kami kroscek langsung dengan saksi atau keluarga korban. Untuk informasi di luar itu biasanya dilampirkan dgn link tertaut. (tapi sekarang tidak bisa melampirkan link, karena terindikasi melanggar ketentuan grup). Untuk itu di grup ada seleksi ketat disemua postingan yang akan di loloskan atau diterbitkan di grup. Dengan upaya ini mencegah terjadinya pelanggaran yang akan berimbas kepada grup Sisi Lain Kabupaten Tegal.</w:t>
      </w:r>
    </w:p>
    <w:p w:rsidR="00237522" w:rsidRPr="00241C8C" w:rsidRDefault="00237522" w:rsidP="00237522">
      <w:pPr>
        <w:spacing w:line="360" w:lineRule="auto"/>
        <w:jc w:val="both"/>
      </w:pPr>
      <w:r w:rsidRPr="00241C8C">
        <w:t>Y : Bagaimana perasaan anda terkait dengan tanggapan masyarakat terhadap informasi yang anda bagikan di grup?</w:t>
      </w:r>
    </w:p>
    <w:p w:rsidR="00237522" w:rsidRPr="00241C8C" w:rsidRDefault="00237522" w:rsidP="00237522">
      <w:pPr>
        <w:spacing w:line="360" w:lineRule="auto"/>
        <w:jc w:val="both"/>
      </w:pPr>
      <w:r w:rsidRPr="00241C8C">
        <w:t>M: Setiap tanggapan masyarakat/netizen akan selalu me</w:t>
      </w:r>
      <w:r>
        <w:t>njadi p</w:t>
      </w:r>
      <w:r>
        <w:rPr>
          <w:lang w:val="en-US"/>
        </w:rPr>
        <w:t>enyemangat</w:t>
      </w:r>
      <w:r w:rsidRPr="00241C8C">
        <w:t xml:space="preserve"> kami untuk terus menyebarkan informasi yang akurat dan bermanfaat. Sesuai Slogan SLKT (Informatif, Peduli dan Bertanggungjawab).</w:t>
      </w:r>
    </w:p>
    <w:p w:rsidR="00237522" w:rsidRPr="00241C8C" w:rsidRDefault="00237522" w:rsidP="00237522">
      <w:pPr>
        <w:spacing w:line="360" w:lineRule="auto"/>
        <w:jc w:val="both"/>
      </w:pPr>
      <w:r w:rsidRPr="00241C8C">
        <w:t xml:space="preserve">Y : Apakah anda pernah mengalami konflik atau ketidaksetujuan dengan anggota lain terkain informasi yang di bagikan? Lalu bagaimana anda menanggapi hal itu? </w:t>
      </w:r>
    </w:p>
    <w:p w:rsidR="00237522" w:rsidRPr="00241C8C" w:rsidRDefault="00237522" w:rsidP="00237522">
      <w:pPr>
        <w:spacing w:line="360" w:lineRule="auto"/>
        <w:jc w:val="both"/>
      </w:pPr>
      <w:r w:rsidRPr="00241C8C">
        <w:t>M: Kalau konflik dengan anggota SLKT, alhamdulillah belum pernah.  Pernah dalam sebuah postingan saya, saya informasikan tentang kecelakaan (Sepeda motor tertabrak KA) setelah pihak keluarga mengetahui identitasnya, mereka meminta supaya dihapus postingan tersebut, kemudian kami lengsung mengambil tindakan untuk menghapus postingan tersebut untuk menjaga perasaan keluarga korban.</w:t>
      </w:r>
    </w:p>
    <w:p w:rsidR="00237522" w:rsidRPr="00241C8C" w:rsidRDefault="00237522" w:rsidP="00237522">
      <w:pPr>
        <w:spacing w:line="360" w:lineRule="auto"/>
        <w:jc w:val="both"/>
      </w:pPr>
      <w:r w:rsidRPr="00241C8C">
        <w:t xml:space="preserve">Y : Apakah grup facebook Sisi Lain Kabupaten Tegal ini telah memengaruhi pemahaman anda tentang informasi dan isu isu diseputar Kabupaten Tegal? </w:t>
      </w:r>
    </w:p>
    <w:p w:rsidR="00237522" w:rsidRDefault="00237522" w:rsidP="00237522">
      <w:pPr>
        <w:spacing w:line="360" w:lineRule="auto"/>
        <w:jc w:val="both"/>
      </w:pPr>
      <w:r w:rsidRPr="00241C8C">
        <w:t>M: Tentu saja, dari sekian banyak berita hoax yg tersebar di grup-grup FB. hanya grup Sisi Lain Kabupaten Tegal yang menyajikan berita yg akurat, informatif dan dapat dipertanggungjawabkan.</w:t>
      </w:r>
    </w:p>
    <w:p w:rsidR="00237522" w:rsidRDefault="00237522" w:rsidP="00237522">
      <w:r>
        <w:br w:type="page"/>
      </w:r>
    </w:p>
    <w:p w:rsidR="00237522" w:rsidRDefault="006B2111" w:rsidP="00237522">
      <w:r>
        <w:rPr>
          <w:noProof/>
          <w:lang w:val="en-US"/>
        </w:rPr>
        <w:drawing>
          <wp:inline distT="0" distB="0" distL="0" distR="0" wp14:anchorId="094769B4" wp14:editId="13AEC50F">
            <wp:extent cx="5040630" cy="7623175"/>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jpg"/>
                    <pic:cNvPicPr/>
                  </pic:nvPicPr>
                  <pic:blipFill>
                    <a:blip r:embed="rId19">
                      <a:extLst>
                        <a:ext uri="{28A0092B-C50C-407E-A947-70E740481C1C}">
                          <a14:useLocalDpi xmlns:a14="http://schemas.microsoft.com/office/drawing/2010/main" val="0"/>
                        </a:ext>
                      </a:extLst>
                    </a:blip>
                    <a:stretch>
                      <a:fillRect/>
                    </a:stretch>
                  </pic:blipFill>
                  <pic:spPr>
                    <a:xfrm>
                      <a:off x="0" y="0"/>
                      <a:ext cx="5040630" cy="7623175"/>
                    </a:xfrm>
                    <a:prstGeom prst="rect">
                      <a:avLst/>
                    </a:prstGeom>
                  </pic:spPr>
                </pic:pic>
              </a:graphicData>
            </a:graphic>
          </wp:inline>
        </w:drawing>
      </w:r>
      <w:r w:rsidR="00237522">
        <w:br w:type="page"/>
      </w:r>
    </w:p>
    <w:p w:rsidR="006B2111" w:rsidRDefault="006B2111" w:rsidP="006B2111">
      <w:pPr>
        <w:spacing w:line="360" w:lineRule="auto"/>
        <w:jc w:val="both"/>
      </w:pPr>
      <w:r>
        <w:rPr>
          <w:noProof/>
          <w:lang w:val="en-US"/>
        </w:rPr>
        <w:drawing>
          <wp:inline distT="0" distB="0" distL="0" distR="0" wp14:anchorId="7A8D3243" wp14:editId="15CE1AD8">
            <wp:extent cx="5040630" cy="8097520"/>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2.jpg"/>
                    <pic:cNvPicPr/>
                  </pic:nvPicPr>
                  <pic:blipFill>
                    <a:blip r:embed="rId20">
                      <a:extLst>
                        <a:ext uri="{28A0092B-C50C-407E-A947-70E740481C1C}">
                          <a14:useLocalDpi xmlns:a14="http://schemas.microsoft.com/office/drawing/2010/main" val="0"/>
                        </a:ext>
                      </a:extLst>
                    </a:blip>
                    <a:stretch>
                      <a:fillRect/>
                    </a:stretch>
                  </pic:blipFill>
                  <pic:spPr>
                    <a:xfrm>
                      <a:off x="0" y="0"/>
                      <a:ext cx="5040630" cy="8097520"/>
                    </a:xfrm>
                    <a:prstGeom prst="rect">
                      <a:avLst/>
                    </a:prstGeom>
                  </pic:spPr>
                </pic:pic>
              </a:graphicData>
            </a:graphic>
          </wp:inline>
        </w:drawing>
      </w:r>
    </w:p>
    <w:sectPr w:rsidR="006B2111" w:rsidSect="006B2111">
      <w:footerReference w:type="first" r:id="rId21"/>
      <w:pgSz w:w="11907" w:h="16839" w:code="9"/>
      <w:pgMar w:top="2268" w:right="1701" w:bottom="1701" w:left="2268" w:header="709" w:footer="709" w:gutter="0"/>
      <w:pgNumType w:start="10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6A2E" w:rsidRDefault="003D6A2E" w:rsidP="006B2111">
      <w:pPr>
        <w:spacing w:after="0" w:line="240" w:lineRule="auto"/>
      </w:pPr>
      <w:r>
        <w:separator/>
      </w:r>
    </w:p>
  </w:endnote>
  <w:endnote w:type="continuationSeparator" w:id="0">
    <w:p w:rsidR="003D6A2E" w:rsidRDefault="003D6A2E" w:rsidP="006B2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2827102"/>
      <w:docPartObj>
        <w:docPartGallery w:val="Page Numbers (Bottom of Page)"/>
        <w:docPartUnique/>
      </w:docPartObj>
    </w:sdtPr>
    <w:sdtEndPr>
      <w:rPr>
        <w:noProof/>
      </w:rPr>
    </w:sdtEndPr>
    <w:sdtContent>
      <w:p w:rsidR="006B2111" w:rsidRDefault="006B2111">
        <w:pPr>
          <w:pStyle w:val="Footer"/>
          <w:jc w:val="right"/>
        </w:pPr>
        <w:r>
          <w:fldChar w:fldCharType="begin"/>
        </w:r>
        <w:r>
          <w:instrText xml:space="preserve"> PAGE   \* MERGEFORMAT </w:instrText>
        </w:r>
        <w:r>
          <w:fldChar w:fldCharType="separate"/>
        </w:r>
        <w:r w:rsidR="007B5F14">
          <w:rPr>
            <w:noProof/>
          </w:rPr>
          <w:t>122</w:t>
        </w:r>
        <w:r>
          <w:rPr>
            <w:noProof/>
          </w:rPr>
          <w:fldChar w:fldCharType="end"/>
        </w:r>
      </w:p>
    </w:sdtContent>
  </w:sdt>
  <w:p w:rsidR="006B2111" w:rsidRDefault="006B21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9148978"/>
      <w:docPartObj>
        <w:docPartGallery w:val="Page Numbers (Bottom of Page)"/>
        <w:docPartUnique/>
      </w:docPartObj>
    </w:sdtPr>
    <w:sdtEndPr>
      <w:rPr>
        <w:noProof/>
      </w:rPr>
    </w:sdtEndPr>
    <w:sdtContent>
      <w:p w:rsidR="006B2111" w:rsidRDefault="006B2111">
        <w:pPr>
          <w:pStyle w:val="Footer"/>
          <w:jc w:val="center"/>
        </w:pPr>
        <w:r>
          <w:fldChar w:fldCharType="begin"/>
        </w:r>
        <w:r>
          <w:instrText xml:space="preserve"> PAGE   \* MERGEFORMAT </w:instrText>
        </w:r>
        <w:r>
          <w:fldChar w:fldCharType="separate"/>
        </w:r>
        <w:r w:rsidR="003D6A2E">
          <w:rPr>
            <w:noProof/>
          </w:rPr>
          <w:t>106</w:t>
        </w:r>
        <w:r>
          <w:rPr>
            <w:noProof/>
          </w:rPr>
          <w:fldChar w:fldCharType="end"/>
        </w:r>
      </w:p>
    </w:sdtContent>
  </w:sdt>
  <w:p w:rsidR="006B2111" w:rsidRDefault="006B21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416914"/>
      <w:docPartObj>
        <w:docPartGallery w:val="Page Numbers (Bottom of Page)"/>
        <w:docPartUnique/>
      </w:docPartObj>
    </w:sdtPr>
    <w:sdtEndPr>
      <w:rPr>
        <w:noProof/>
      </w:rPr>
    </w:sdtEndPr>
    <w:sdtContent>
      <w:p w:rsidR="006B2111" w:rsidRDefault="006B2111">
        <w:pPr>
          <w:pStyle w:val="Footer"/>
          <w:jc w:val="right"/>
        </w:pPr>
        <w:r>
          <w:fldChar w:fldCharType="begin"/>
        </w:r>
        <w:r>
          <w:instrText xml:space="preserve"> PAGE   \* MERGEFORMAT </w:instrText>
        </w:r>
        <w:r>
          <w:fldChar w:fldCharType="separate"/>
        </w:r>
        <w:r w:rsidR="007B5F14">
          <w:rPr>
            <w:noProof/>
          </w:rPr>
          <w:t>107</w:t>
        </w:r>
        <w:r>
          <w:rPr>
            <w:noProof/>
          </w:rPr>
          <w:fldChar w:fldCharType="end"/>
        </w:r>
      </w:p>
    </w:sdtContent>
  </w:sdt>
  <w:p w:rsidR="006B2111" w:rsidRDefault="006B2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6A2E" w:rsidRDefault="003D6A2E" w:rsidP="006B2111">
      <w:pPr>
        <w:spacing w:after="0" w:line="240" w:lineRule="auto"/>
      </w:pPr>
      <w:r>
        <w:separator/>
      </w:r>
    </w:p>
  </w:footnote>
  <w:footnote w:type="continuationSeparator" w:id="0">
    <w:p w:rsidR="003D6A2E" w:rsidRDefault="003D6A2E" w:rsidP="006B21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7522"/>
    <w:rsid w:val="00237522"/>
    <w:rsid w:val="00285106"/>
    <w:rsid w:val="002E57A5"/>
    <w:rsid w:val="00300978"/>
    <w:rsid w:val="00315095"/>
    <w:rsid w:val="0035246D"/>
    <w:rsid w:val="00366847"/>
    <w:rsid w:val="003D6A2E"/>
    <w:rsid w:val="00403685"/>
    <w:rsid w:val="006B2111"/>
    <w:rsid w:val="0070536D"/>
    <w:rsid w:val="007B5F14"/>
    <w:rsid w:val="009F47A9"/>
    <w:rsid w:val="00C42CC9"/>
    <w:rsid w:val="00CE574C"/>
    <w:rsid w:val="00D92BC6"/>
    <w:rsid w:val="00F46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673CF0E-9034-40B6-85F1-A101678EB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522"/>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7522"/>
    <w:rPr>
      <w:color w:val="0563C1" w:themeColor="hyperlink"/>
      <w:u w:val="single"/>
    </w:rPr>
  </w:style>
  <w:style w:type="paragraph" w:styleId="Caption">
    <w:name w:val="caption"/>
    <w:basedOn w:val="Normal"/>
    <w:next w:val="Normal"/>
    <w:uiPriority w:val="35"/>
    <w:unhideWhenUsed/>
    <w:qFormat/>
    <w:rsid w:val="00237522"/>
    <w:pPr>
      <w:spacing w:after="200" w:line="240" w:lineRule="auto"/>
    </w:pPr>
    <w:rPr>
      <w:i/>
      <w:iCs/>
      <w:color w:val="44546A" w:themeColor="text2"/>
      <w:sz w:val="18"/>
      <w:szCs w:val="18"/>
    </w:rPr>
  </w:style>
  <w:style w:type="paragraph" w:styleId="NoSpacing">
    <w:name w:val="No Spacing"/>
    <w:uiPriority w:val="1"/>
    <w:qFormat/>
    <w:rsid w:val="00237522"/>
    <w:pPr>
      <w:spacing w:after="0" w:line="240" w:lineRule="auto"/>
    </w:pPr>
    <w:rPr>
      <w:rFonts w:ascii="Times New Roman" w:hAnsi="Times New Roman"/>
      <w:sz w:val="24"/>
    </w:rPr>
  </w:style>
  <w:style w:type="paragraph" w:styleId="Header">
    <w:name w:val="header"/>
    <w:basedOn w:val="Normal"/>
    <w:link w:val="HeaderChar"/>
    <w:uiPriority w:val="99"/>
    <w:unhideWhenUsed/>
    <w:rsid w:val="006B21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111"/>
    <w:rPr>
      <w:rFonts w:ascii="Times New Roman" w:hAnsi="Times New Roman"/>
      <w:sz w:val="24"/>
      <w:lang w:val="id-ID"/>
    </w:rPr>
  </w:style>
  <w:style w:type="paragraph" w:styleId="Footer">
    <w:name w:val="footer"/>
    <w:basedOn w:val="Normal"/>
    <w:link w:val="FooterChar"/>
    <w:uiPriority w:val="99"/>
    <w:unhideWhenUsed/>
    <w:rsid w:val="006B21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111"/>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sca_esv=568176390&amp;biw=1366&amp;bih=651&amp;sxsrf=AM9HkKm3II4i4SP1hl74OQYeNvbU4bxRiA:1702965650060&amp;q=Sumadiria,+AS.+Haris.+(2005).+Jurnalistik+Indonesia:+Menulis+Berita+dan+Feature+dan+Panduan+Praktis+Jurnalis+dan+Profesional.+Bandung:+Simbiosa+Rekatama+Media&amp;spell=1&amp;sa=X&amp;ved=2ahUKEwjFp4u16ZqDAxUJcGwGHcLEAjoQkeECKAB6BAgHEAI"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webSettings" Target="webSettings.xml"/><Relationship Id="rId21" Type="http://schemas.openxmlformats.org/officeDocument/2006/relationships/footer" Target="footer3.xml"/><Relationship Id="rId7" Type="http://schemas.openxmlformats.org/officeDocument/2006/relationships/footer" Target="footer2.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ettings" Target="settings.xml"/><Relationship Id="rId16" Type="http://schemas.openxmlformats.org/officeDocument/2006/relationships/image" Target="media/image8.jpeg"/><Relationship Id="rId20" Type="http://schemas.openxmlformats.org/officeDocument/2006/relationships/image" Target="media/image8.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png"/><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Pages>
  <Words>2801</Words>
  <Characters>1596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dcterms:created xsi:type="dcterms:W3CDTF">2024-01-23T05:29:00Z</dcterms:created>
  <dcterms:modified xsi:type="dcterms:W3CDTF">2024-01-23T07:39:00Z</dcterms:modified>
</cp:coreProperties>
</file>